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32168" w:rsidRPr="00732168" w:rsidRDefault="00732168" w:rsidP="000E2CC8">
      <w:pPr>
        <w:pStyle w:val="berschrift2"/>
      </w:pPr>
      <w:bookmarkStart w:id="0" w:name="_Ref486539834"/>
      <w:r w:rsidRPr="00732168">
        <w:t>Supplementary Appendix</w:t>
      </w:r>
    </w:p>
    <w:p w:rsidR="0003402B" w:rsidRPr="000E2CC8" w:rsidRDefault="0003402B" w:rsidP="000E2CC8">
      <w:pPr>
        <w:pStyle w:val="berschrift2"/>
      </w:pPr>
      <w:r w:rsidRPr="000E2CC8">
        <w:t>Enduring Effects of Treatments for Anxiety Disorders: A Meta-Analysis of Follow-up Studies</w:t>
      </w:r>
    </w:p>
    <w:p w:rsidR="0003402B" w:rsidRPr="002D1A89" w:rsidRDefault="0003402B" w:rsidP="0003402B">
      <w:pPr>
        <w:pStyle w:val="Textkrper"/>
        <w:rPr>
          <w:rFonts w:cstheme="majorBidi"/>
          <w:lang w:val="en-US"/>
        </w:rPr>
      </w:pPr>
      <w:r w:rsidRPr="002D1A89">
        <w:rPr>
          <w:rFonts w:cstheme="majorBidi"/>
          <w:lang w:val="en-US"/>
        </w:rPr>
        <w:t xml:space="preserve">Bandelow </w:t>
      </w:r>
      <w:r w:rsidR="00732168" w:rsidRPr="002D1A89">
        <w:rPr>
          <w:rFonts w:cstheme="majorBidi"/>
          <w:lang w:val="en-US"/>
        </w:rPr>
        <w:t xml:space="preserve">et al. </w:t>
      </w:r>
    </w:p>
    <w:bookmarkEnd w:id="0"/>
    <w:p w:rsidR="0003402B" w:rsidRPr="00160848" w:rsidRDefault="00E715BF" w:rsidP="0003402B">
      <w:pPr>
        <w:pStyle w:val="Beschriftung"/>
        <w:rPr>
          <w:b w:val="0"/>
          <w:lang w:val="en-US"/>
        </w:rPr>
      </w:pPr>
      <w:r>
        <w:rPr>
          <w:lang w:val="en-US"/>
        </w:rPr>
        <w:t>Table 2</w:t>
      </w:r>
      <w:r w:rsidR="0003402B" w:rsidRPr="00732168">
        <w:rPr>
          <w:lang w:val="en-US"/>
        </w:rPr>
        <w:t xml:space="preserve">. </w:t>
      </w:r>
      <w:r w:rsidR="002C614E">
        <w:rPr>
          <w:lang w:val="en-US"/>
        </w:rPr>
        <w:t>Effect sizes (d) at all follow-up time</w:t>
      </w:r>
      <w:r w:rsidR="005A6171">
        <w:rPr>
          <w:lang w:val="en-US"/>
        </w:rPr>
        <w:t xml:space="preserve"> </w:t>
      </w:r>
      <w:r w:rsidR="002C614E">
        <w:rPr>
          <w:lang w:val="en-US"/>
        </w:rPr>
        <w:t>points</w:t>
      </w:r>
      <w:r w:rsidR="0003402B" w:rsidRPr="00732168">
        <w:rPr>
          <w:lang w:val="en-US"/>
        </w:rPr>
        <w:t xml:space="preserve">. </w:t>
      </w:r>
      <w:r w:rsidR="0003402B" w:rsidRPr="00732168">
        <w:rPr>
          <w:b w:val="0"/>
          <w:lang w:val="en-US"/>
        </w:rPr>
        <w:t xml:space="preserve">Comparison: </w:t>
      </w:r>
      <w:r w:rsidR="002C614E">
        <w:rPr>
          <w:b w:val="0"/>
          <w:lang w:val="en-US" w:eastAsia="de-DE"/>
        </w:rPr>
        <w:t>0=Placebo;</w:t>
      </w:r>
      <w:r w:rsidR="0003402B" w:rsidRPr="00732168">
        <w:rPr>
          <w:b w:val="0"/>
          <w:lang w:val="en-US" w:eastAsia="de-DE"/>
        </w:rPr>
        <w:t xml:space="preserve"> 1=CBT</w:t>
      </w:r>
      <w:r w:rsidR="0003402B" w:rsidRPr="00732168">
        <w:rPr>
          <w:b w:val="0"/>
          <w:lang w:val="en-US"/>
        </w:rPr>
        <w:t xml:space="preserve"> </w:t>
      </w:r>
      <w:r w:rsidR="0003402B" w:rsidRPr="00732168">
        <w:rPr>
          <w:b w:val="0"/>
          <w:lang w:val="en-US" w:eastAsia="de-DE"/>
        </w:rPr>
        <w:t>+</w:t>
      </w:r>
      <w:r w:rsidR="0003402B" w:rsidRPr="00732168">
        <w:rPr>
          <w:b w:val="0"/>
          <w:lang w:val="en-US"/>
        </w:rPr>
        <w:t xml:space="preserve"> </w:t>
      </w:r>
      <w:r w:rsidR="0003402B" w:rsidRPr="00732168">
        <w:rPr>
          <w:b w:val="0"/>
          <w:lang w:val="en-US" w:eastAsia="de-DE"/>
        </w:rPr>
        <w:t>Grou</w:t>
      </w:r>
      <w:r w:rsidR="002C614E">
        <w:rPr>
          <w:b w:val="0"/>
          <w:lang w:val="en-US"/>
        </w:rPr>
        <w:t>p CBT + Internet CBT;</w:t>
      </w:r>
      <w:r w:rsidR="0003402B" w:rsidRPr="00732168">
        <w:rPr>
          <w:b w:val="0"/>
          <w:lang w:val="en-US"/>
        </w:rPr>
        <w:t xml:space="preserve"> 2=Other Psychotherapies</w:t>
      </w:r>
      <w:r w:rsidR="002C614E">
        <w:rPr>
          <w:b w:val="0"/>
          <w:lang w:val="en-US" w:eastAsia="de-DE"/>
        </w:rPr>
        <w:t xml:space="preserve">; </w:t>
      </w:r>
      <w:r w:rsidR="0003402B" w:rsidRPr="00732168">
        <w:rPr>
          <w:b w:val="0"/>
          <w:lang w:val="en-US" w:eastAsia="de-DE"/>
        </w:rPr>
        <w:t>3=Drug</w:t>
      </w:r>
      <w:r w:rsidR="002C614E">
        <w:rPr>
          <w:b w:val="0"/>
          <w:lang w:val="en-US" w:eastAsia="de-DE"/>
        </w:rPr>
        <w:t>s</w:t>
      </w:r>
      <w:r w:rsidR="0003402B" w:rsidRPr="00732168">
        <w:rPr>
          <w:b w:val="0"/>
          <w:lang w:val="en-US" w:eastAsia="de-DE"/>
        </w:rPr>
        <w:t xml:space="preserve">. </w:t>
      </w:r>
      <w:r w:rsidR="0003402B">
        <w:rPr>
          <w:b w:val="0"/>
          <w:lang w:val="en-US" w:eastAsia="de-DE"/>
        </w:rPr>
        <w:t>FU = Follow-up-</w:t>
      </w:r>
      <w:r w:rsidR="00732168">
        <w:rPr>
          <w:b w:val="0"/>
          <w:lang w:val="en-US" w:eastAsia="de-DE"/>
        </w:rPr>
        <w:t>time</w:t>
      </w:r>
      <w:r w:rsidR="005A6171">
        <w:rPr>
          <w:b w:val="0"/>
          <w:lang w:val="en-US" w:eastAsia="de-DE"/>
        </w:rPr>
        <w:t xml:space="preserve"> </w:t>
      </w:r>
      <w:r w:rsidR="00732168">
        <w:rPr>
          <w:b w:val="0"/>
          <w:lang w:val="en-US" w:eastAsia="de-DE"/>
        </w:rPr>
        <w:t>point</w:t>
      </w:r>
      <w:r w:rsidR="0003402B">
        <w:rPr>
          <w:b w:val="0"/>
          <w:lang w:val="en-US" w:eastAsia="de-DE"/>
        </w:rPr>
        <w:t xml:space="preserve">. </w:t>
      </w:r>
      <w:r w:rsidR="002C614E">
        <w:rPr>
          <w:b w:val="0"/>
          <w:lang w:val="en-US" w:eastAsia="de-DE"/>
        </w:rPr>
        <w:t xml:space="preserve">CBT, Cognitive Behavioural Therapy; </w:t>
      </w:r>
      <w:r w:rsidR="0003402B" w:rsidRPr="00160848">
        <w:rPr>
          <w:b w:val="0"/>
          <w:lang w:val="en-US" w:eastAsia="de-DE"/>
        </w:rPr>
        <w:t>SPAI-SP = Social phobia and anxiety inventory-social phobia subscale</w:t>
      </w:r>
      <w:r w:rsidR="005A68C4">
        <w:rPr>
          <w:b w:val="0"/>
          <w:lang w:val="en-US" w:eastAsia="de-DE"/>
        </w:rPr>
        <w:t>; PDA</w:t>
      </w:r>
      <w:r w:rsidR="005A6171">
        <w:rPr>
          <w:b w:val="0"/>
          <w:lang w:val="en-US" w:eastAsia="de-DE"/>
        </w:rPr>
        <w:t xml:space="preserve">=Panic Disorder; </w:t>
      </w:r>
      <w:r w:rsidR="005A68C4">
        <w:rPr>
          <w:b w:val="0"/>
          <w:lang w:val="en-US" w:eastAsia="de-DE"/>
        </w:rPr>
        <w:t>GAD=Generalised Anxiety Disorder; SAD</w:t>
      </w:r>
      <w:r w:rsidR="00A11410">
        <w:rPr>
          <w:b w:val="0"/>
          <w:lang w:val="en-US" w:eastAsia="de-DE"/>
        </w:rPr>
        <w:t xml:space="preserve">=Social </w:t>
      </w:r>
      <w:r w:rsidR="005A6171">
        <w:rPr>
          <w:b w:val="0"/>
          <w:lang w:val="en-US" w:eastAsia="de-DE"/>
        </w:rPr>
        <w:t>Anxiety Disorder</w:t>
      </w:r>
      <w:r w:rsidR="00A11410">
        <w:rPr>
          <w:b w:val="0"/>
          <w:lang w:val="en-US" w:eastAsia="de-DE"/>
        </w:rPr>
        <w:t xml:space="preserve"> </w:t>
      </w:r>
    </w:p>
    <w:tbl>
      <w:tblPr>
        <w:tblW w:w="5000" w:type="pct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92"/>
        <w:gridCol w:w="2229"/>
        <w:gridCol w:w="1925"/>
        <w:gridCol w:w="730"/>
        <w:gridCol w:w="730"/>
        <w:gridCol w:w="730"/>
        <w:gridCol w:w="1017"/>
        <w:gridCol w:w="712"/>
        <w:gridCol w:w="441"/>
        <w:gridCol w:w="493"/>
        <w:gridCol w:w="492"/>
        <w:gridCol w:w="492"/>
        <w:gridCol w:w="492"/>
        <w:gridCol w:w="492"/>
        <w:gridCol w:w="492"/>
        <w:gridCol w:w="492"/>
        <w:gridCol w:w="492"/>
        <w:gridCol w:w="545"/>
      </w:tblGrid>
      <w:tr w:rsidR="00A11410" w:rsidRPr="00AB0C01" w:rsidTr="00A11410">
        <w:trPr>
          <w:trHeight w:val="648"/>
        </w:trPr>
        <w:tc>
          <w:tcPr>
            <w:tcW w:w="77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Reference</w:t>
            </w:r>
          </w:p>
        </w:tc>
        <w:tc>
          <w:tcPr>
            <w:tcW w:w="72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Authors</w:t>
            </w:r>
          </w:p>
        </w:tc>
        <w:tc>
          <w:tcPr>
            <w:tcW w:w="62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cale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AB0C01" w:rsidRDefault="00A11410" w:rsidP="00732168">
            <w:pPr>
              <w:spacing w:after="0" w:line="240" w:lineRule="auto"/>
              <w:jc w:val="center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 xml:space="preserve">Disorder         </w:t>
            </w:r>
          </w:p>
        </w:tc>
        <w:tc>
          <w:tcPr>
            <w:tcW w:w="23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A11410" w:rsidRPr="002F056D" w:rsidRDefault="00A11410" w:rsidP="00732168">
            <w:pPr>
              <w:spacing w:after="0" w:line="240" w:lineRule="auto"/>
              <w:jc w:val="center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 w:rsidRPr="00AB0C01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>Compa</w:t>
            </w:r>
            <w:r w:rsidR="005A6171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softHyphen/>
            </w:r>
            <w:bookmarkStart w:id="1" w:name="_GoBack"/>
            <w:bookmarkEnd w:id="1"/>
            <w:r w:rsidRPr="00AB0C01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>rison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br/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center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 xml:space="preserve">D 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rae/post</w:t>
            </w:r>
          </w:p>
        </w:tc>
        <w:tc>
          <w:tcPr>
            <w:tcW w:w="33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center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FU 4 w</w:t>
            </w:r>
          </w:p>
        </w:tc>
        <w:tc>
          <w:tcPr>
            <w:tcW w:w="23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center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FU 6 w</w:t>
            </w:r>
          </w:p>
        </w:tc>
        <w:tc>
          <w:tcPr>
            <w:tcW w:w="14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center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FU 8 w</w:t>
            </w:r>
          </w:p>
        </w:tc>
        <w:tc>
          <w:tcPr>
            <w:tcW w:w="16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center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FU 13 w</w:t>
            </w:r>
          </w:p>
        </w:tc>
        <w:tc>
          <w:tcPr>
            <w:tcW w:w="16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center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FU 16 w</w:t>
            </w:r>
          </w:p>
        </w:tc>
        <w:tc>
          <w:tcPr>
            <w:tcW w:w="16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center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FU 26 w</w:t>
            </w:r>
          </w:p>
        </w:tc>
        <w:tc>
          <w:tcPr>
            <w:tcW w:w="16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center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FU 35 w</w:t>
            </w:r>
          </w:p>
        </w:tc>
        <w:tc>
          <w:tcPr>
            <w:tcW w:w="16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center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FU 39 w</w:t>
            </w:r>
          </w:p>
        </w:tc>
        <w:tc>
          <w:tcPr>
            <w:tcW w:w="16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center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FU 52 w</w:t>
            </w:r>
          </w:p>
        </w:tc>
        <w:tc>
          <w:tcPr>
            <w:tcW w:w="16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center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FU 65 w</w:t>
            </w:r>
          </w:p>
        </w:tc>
        <w:tc>
          <w:tcPr>
            <w:tcW w:w="16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center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FU 78 w</w:t>
            </w:r>
          </w:p>
        </w:tc>
        <w:tc>
          <w:tcPr>
            <w:tcW w:w="17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center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FU 104 w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BYnJhbW93aXR6PC9BdXRob3I+PFllYXI+MjAwOTwvWWVh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BYnJhbW93aXR6PC9BdXRob3I+PFllYXI+MjAwOTwvWWVh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Abramowitz et al 2009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Abramowitz et al. 2009  Biblio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rief Social Phobia Scale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78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1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Addis&lt;/Author&gt;&lt;Year&gt;2004&lt;/Year&gt;&lt;RecNum&gt;12653&lt;/RecNum&gt;&lt;DisplayText&gt;(Addis et al 2004)&lt;/DisplayText&gt;&lt;record&gt;&lt;rec-number&gt;12653&lt;/rec-number&gt;&lt;foreign-keys&gt;&lt;key app="EN" db-id="a0s25tz9qrtffgex25r5df9ba0vxsf50teds" timestamp="1499964636"&gt;12653&lt;/key&gt;&lt;/foreign-keys&gt;&lt;ref-type name="Journal Article"&gt;17&lt;/ref-type&gt;&lt;contributors&gt;&lt;authors&gt;&lt;author&gt;Addis, M. E.&lt;/author&gt;&lt;author&gt;Hatgis, C.&lt;/author&gt;&lt;author&gt;Krasnow, A. D.&lt;/author&gt;&lt;author&gt;Jacob, K.&lt;/author&gt;&lt;author&gt;Bourne, L.&lt;/author&gt;&lt;author&gt;Mansfield, A.&lt;/author&gt;&lt;/authors&gt;&lt;/contributors&gt;&lt;auth-address&gt;Department of Psychology, Clark University, Worcester, MA 01610, USA. maddis@clarku.edu&lt;/auth-address&gt;&lt;titles&gt;&lt;title&gt;Effectiveness of cognitive--behavioral treatment for panic disorder versus treatment as usual in a managed care setting&lt;/title&gt;&lt;secondary-title&gt;J Consult Clin Psychol&lt;/secondary-title&gt;&lt;/titles&gt;&lt;periodical&gt;&lt;full-title&gt;J Consult Clin Psychol&lt;/full-title&gt;&lt;abbr-1&gt;Journal of consulting and clinical psychology&lt;/abbr-1&gt;&lt;/periodical&gt;&lt;pages&gt;625-35&lt;/pages&gt;&lt;volume&gt;72&lt;/volume&gt;&lt;number&gt;4&lt;/number&gt;&lt;keywords&gt;&lt;keyword&gt;Adolescent&lt;/keyword&gt;&lt;keyword&gt;Adult&lt;/keyword&gt;&lt;keyword&gt;Aged&lt;/keyword&gt;&lt;keyword&gt;Cognitive Therapy/*methods&lt;/keyword&gt;&lt;keyword&gt;Cross-Sectional Studies&lt;/keyword&gt;&lt;keyword&gt;Diagnostic and Statistical Manual of Mental Disorders&lt;/keyword&gt;&lt;keyword&gt;Female&lt;/keyword&gt;&lt;keyword&gt;*Health Maintenance Organizations&lt;/keyword&gt;&lt;keyword&gt;Humans&lt;/keyword&gt;&lt;keyword&gt;Male&lt;/keyword&gt;&lt;keyword&gt;Middle Aged&lt;/keyword&gt;&lt;keyword&gt;Panic Disorder/diagnosis/*therapy&lt;/keyword&gt;&lt;keyword&gt;Severity of Illness Index&lt;/keyword&gt;&lt;keyword&gt;Social Support&lt;/keyword&gt;&lt;keyword&gt;Surveys and Questionnaires&lt;/keyword&gt;&lt;/keywords&gt;&lt;dates&gt;&lt;year&gt;2004&lt;/year&gt;&lt;pub-dates&gt;&lt;date&gt;Aug&lt;/date&gt;&lt;/pub-dates&gt;&lt;/dates&gt;&lt;isbn&gt;0022-006X (Print)&amp;#xD;0022-006X (Linking)&lt;/isbn&gt;&lt;accession-num&gt;15301647&lt;/accession-num&gt;&lt;urls&gt;&lt;related-urls&gt;&lt;url&gt;https://www.ncbi.nlm.nih.gov/pubmed/15301647&lt;/url&gt;&lt;/related-urls&gt;&lt;/urls&gt;&lt;electronic-resource-num&gt;10.1037/0022-006X.72.4.625&lt;/electronic-resource-num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Addis et al 2004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Addis et al., 2004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S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70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9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Andersson&lt;/Author&gt;&lt;Year&gt;2012&lt;/Year&gt;&lt;RecNum&gt;8737&lt;/RecNum&gt;&lt;DisplayText&gt;(Andersson et al 2012)&lt;/DisplayText&gt;&lt;record&gt;&lt;rec-number&gt;8737&lt;/rec-number&gt;&lt;foreign-keys&gt;&lt;key app="EN" db-id="5f0wt0rziafawxexsf45vte6sww5axf02ete" timestamp="1377625060"&gt;8737&lt;/key&gt;&lt;key app="ENWeb" db-id=""&gt;0&lt;/key&gt;&lt;/foreign-keys&gt;&lt;ref-type name="Journal Article"&gt;17&lt;/ref-type&gt;&lt;contributors&gt;&lt;authors&gt;&lt;author&gt;Andersson, G.&lt;/author&gt;&lt;author&gt;Paxling, B.&lt;/author&gt;&lt;author&gt;Roch-Norlund, P.&lt;/author&gt;&lt;author&gt;Ostman, G.&lt;/author&gt;&lt;author&gt;Norgren, A.&lt;/author&gt;&lt;author&gt;Almlov, J.&lt;/author&gt;&lt;author&gt;Georen, L.&lt;/author&gt;&lt;author&gt;Breitholtz, E.&lt;/author&gt;&lt;author&gt;Dahlin, M.&lt;/author&gt;&lt;author&gt;Cuijpers, P.&lt;/author&gt;&lt;author&gt;Carlbring, P.&lt;/author&gt;&lt;author&gt;Silverberg, F.&lt;/author&gt;&lt;/authors&gt;&lt;/contributors&gt;&lt;auth-address&gt;Department of Clinical Psychology and EMGO Institute, Vrije Universiteit, Amsterdam, The Netherlands. Gerhard.Andersson@liu.se&lt;/auth-address&gt;&lt;titles&gt;&lt;title&gt;Internet-based psychodynamic versus cognitive behavioral guided self-help for generalized anxiety disorder: a randomized controlled trial&lt;/title&gt;&lt;secondary-title&gt;Psychother Psychosom&lt;/secondary-title&gt;&lt;alt-title&gt;Psychotherapy and psychosomatics&lt;/alt-title&gt;&lt;/titles&gt;&lt;periodical&gt;&lt;full-title&gt;Psychother Psychosom&lt;/full-title&gt;&lt;/periodical&gt;&lt;alt-periodical&gt;&lt;full-title&gt;Psychotherapy and Psychosomatics&lt;/full-title&gt;&lt;/alt-periodical&gt;&lt;pages&gt;344-55&lt;/pages&gt;&lt;volume&gt;81&lt;/volume&gt;&lt;number&gt;6&lt;/number&gt;&lt;edition&gt;2012/09/12&lt;/edition&gt;&lt;dates&gt;&lt;year&gt;2012&lt;/year&gt;&lt;/dates&gt;&lt;isbn&gt;1423-0348 (Electronic)&amp;#xD;0033-3190 (Linking)&lt;/isbn&gt;&lt;accession-num&gt;22964540&lt;/accession-num&gt;&lt;work-type&gt;Research Support, Non-U.S. Gov&amp;apos;t&lt;/work-type&gt;&lt;urls&gt;&lt;related-urls&gt;&lt;url&gt;http://www.ncbi.nlm.nih.gov/pubmed/22964540&lt;/url&gt;&lt;url&gt;http://content.karger.com/ProdukteDB/produkte.asp?Aktion=ShowPDF&amp;amp;ArtikelNr=000339371&amp;amp;Ausgabe=257398&amp;amp;ProduktNr=223864&amp;amp;filename=000339371.pdf&lt;/url&gt;&lt;/related-urls&gt;&lt;/urls&gt;&lt;electronic-resource-num&gt;10.1159/000339371&lt;/electronic-resource-num&gt;&lt;language&gt;eng&lt;/language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Andersson et al 2012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Andersson et al., 2012 i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SWQ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84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0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41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Andersson et al., 2012 iPDTh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SWQ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09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33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64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D1A89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Bcm50ejwvQXV0aG9yPjxZZWFyPjE5OTY8L1llYXI+PFJl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</w:fldData>
              </w:fldChar>
            </w:r>
            <w:r w:rsidRPr="002D1A89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Bcm50ejwvQXV0aG9yPjxZZWFyPjE5OTY8L1llYXI+PFJl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</w:fldData>
              </w:fldChar>
            </w:r>
            <w:r w:rsidRPr="002D1A89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 w:rsidRPr="002D1A89"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val="en-US" w:eastAsia="de-DE"/>
              </w:rPr>
              <w:t>(Arntz and van den Hout 1996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Arntz &amp; van den Hout, 1996 AR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anic Frequency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30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9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Arntz &amp; van den Hout, 1996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anic Frequency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70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Bcm50ejwvQXV0aG9yPjxZZWFyPjIwMDM8L1llYXI+PFJl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Bcm50ejwvQXV0aG9yPjxZZWFyPjIwMDM8L1llYXI+PFJl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 w:rsidRPr="002F056D"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Arntz 2003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Arntz, 2003 AR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TAI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G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64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42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7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Arntz, 2003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TAI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22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62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37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Barlow&lt;/Author&gt;&lt;Year&gt;2000&lt;/Year&gt;&lt;RecNum&gt;2206&lt;/RecNum&gt;&lt;DisplayText&gt;(Barlow et al 2000)&lt;/DisplayText&gt;&lt;record&gt;&lt;rec-number&gt;2206&lt;/rec-number&gt;&lt;foreign-keys&gt;&lt;key app="EN" db-id="5f0wt0rziafawxexsf45vte6sww5axf02ete" timestamp="1377623972"&gt;2206&lt;/key&gt;&lt;key app="ENWeb" db-id=""&gt;0&lt;/key&gt;&lt;/foreign-keys&gt;&lt;ref-type name="Journal Article"&gt;17&lt;/ref-type&gt;&lt;contributors&gt;&lt;authors&gt;&lt;author&gt;Barlow, D. H.&lt;/author&gt;&lt;author&gt;Gorman, J. M.&lt;/author&gt;&lt;author&gt;Shear, M. K.&lt;/author&gt;&lt;author&gt;Woods, S. W.&lt;/author&gt;&lt;/authors&gt;&lt;/contributors&gt;&lt;auth-address&gt;Center for Anxiety and Related Disorders, Boston University, 648 Beacon St, Sixth Floor, Boston, MA 02215, USA.&lt;/auth-address&gt;&lt;titles&gt;&lt;title&gt;Cognitive-behavioral therapy, imipramine, or their combination for panic disorder: A randomized controlled trial&lt;/title&gt;&lt;secondary-title&gt;Jama&lt;/secondary-title&gt;&lt;/titles&gt;&lt;periodical&gt;&lt;full-title&gt;Jama&lt;/full-title&gt;&lt;abbr-1&gt;JAMA : the journal of the American Medical Association&lt;/abbr-1&gt;&lt;/periodical&gt;&lt;pages&gt;2529-36&lt;/pages&gt;&lt;volume&gt;283&lt;/volume&gt;&lt;number&gt;19&lt;/number&gt;&lt;keywords&gt;&lt;keyword&gt;Adult&lt;/keyword&gt;&lt;keyword&gt;Analysis of Variance&lt;/keyword&gt;&lt;keyword&gt;Antidepressive Agents, Tricyclic/*therapeutic use&lt;/keyword&gt;&lt;keyword&gt;*Cognitive Therapy&lt;/keyword&gt;&lt;keyword&gt;Combined Modality Therapy&lt;/keyword&gt;&lt;keyword&gt;Comparative Study&lt;/keyword&gt;&lt;keyword&gt;Double-Blind Method&lt;/keyword&gt;&lt;keyword&gt;Female&lt;/keyword&gt;&lt;keyword&gt;Human&lt;/keyword&gt;&lt;keyword&gt;Imipramine/*therapeutic use&lt;/keyword&gt;&lt;keyword&gt;Male&lt;/keyword&gt;&lt;keyword&gt;Panic Disorder/diagnosis/drug therapy/*therapy&lt;/keyword&gt;&lt;keyword&gt;Severity of Illness Index&lt;/keyword&gt;&lt;keyword&gt;Support, Non-U.S. Gov&amp;apos;t&lt;/keyword&gt;&lt;keyword&gt;Support, U.S. Gov&amp;apos;t, P.H.S.&lt;/keyword&gt;&lt;/keywords&gt;&lt;dates&gt;&lt;year&gt;2000&lt;/year&gt;&lt;/dates&gt;&lt;accession-num&gt;0010815116&lt;/accession-num&gt;&lt;urls&gt;&lt;related-urls&gt;&lt;url&gt;http://www.ncbi.nlm.nih.gov/htbin-post/Entrez/query?db=m&amp;amp;form=6&amp;amp;dopt=r&amp;amp;uid=0010815116&lt;/url&gt;&lt;/related-urls&gt;&lt;/urls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Barlow et al 2000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arlow et al., 2000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S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69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14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>Barlow et al., 2000 CBT+PLA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S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99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45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arlow et al., 2000 IMI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S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49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02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arlow et al., 2000 PLA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S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0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34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48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Beck&lt;/Author&gt;&lt;Year&gt;1992&lt;/Year&gt;&lt;RecNum&gt;28&lt;/RecNum&gt;&lt;DisplayText&gt;(Beck et al 1992)&lt;/DisplayText&gt;&lt;record&gt;&lt;rec-number&gt;28&lt;/rec-number&gt;&lt;foreign-keys&gt;&lt;key app="EN" db-id="5f0wt0rziafawxexsf45vte6sww5axf02ete" timestamp="1377623147"&gt;28&lt;/key&gt;&lt;key app="ENWeb" db-id=""&gt;0&lt;/key&gt;&lt;/foreign-keys&gt;&lt;ref-type name="Journal Article"&gt;17&lt;/ref-type&gt;&lt;contributors&gt;&lt;authors&gt;&lt;author&gt;Beck, A. T.&lt;/author&gt;&lt;author&gt;Sokol, L.&lt;/author&gt;&lt;author&gt;Clark, D. A.&lt;/author&gt;&lt;author&gt;Berchick, R.&lt;/author&gt;&lt;author&gt;Wright, F.&lt;/author&gt;&lt;/authors&gt;&lt;/contributors&gt;&lt;titles&gt;&lt;title&gt;A crossover study of focused cognitive therapy for panic disorder&lt;/title&gt;&lt;secondary-title&gt;Am J Psychiatry&lt;/secondary-title&gt;&lt;/titles&gt;&lt;periodical&gt;&lt;full-title&gt;Am J Psychiatry&lt;/full-title&gt;&lt;abbr-1&gt;American Journal of Psychiatry&lt;/abbr-1&gt;&lt;/periodical&gt;&lt;pages&gt;778-83&lt;/pages&gt;&lt;volume&gt;149&lt;/volume&gt;&lt;number&gt;6&lt;/number&gt;&lt;keywords&gt;&lt;keyword&gt;Adolescence&lt;/keyword&gt;&lt;keyword&gt;Adult&lt;/keyword&gt;&lt;keyword&gt;Aged&lt;/keyword&gt;&lt;keyword&gt;Ambulatory Care&lt;/keyword&gt;&lt;keyword&gt;Depressive Disorder diagnosis&lt;/keyword&gt;&lt;keyword&gt;Depressive Disorder therapy&lt;/keyword&gt;&lt;keyword&gt;Follow Up Studies&lt;/keyword&gt;&lt;keyword&gt;Middle Age&lt;/keyword&gt;&lt;keyword&gt;Nondirective Therapy&lt;/keyword&gt;&lt;keyword&gt;Panic Disorder psychology&lt;/keyword&gt;&lt;keyword&gt;Personality Inventory&lt;/keyword&gt;&lt;keyword&gt;Psychiatric Status Rating Scales&lt;/keyword&gt;&lt;keyword&gt;Psychotherapy, Brief&lt;/keyword&gt;&lt;keyword&gt;*Cognitive Therapy&lt;/keyword&gt;&lt;keyword&gt;*Panic Disorder therapy&lt;/keyword&gt;&lt;keyword&gt;Comparative Study&lt;/keyword&gt;&lt;keyword&gt;Human&lt;/keyword&gt;&lt;keyword&gt;Support, Non U.S. Gov&amp;apos;t&lt;/keyword&gt;&lt;keyword&gt;Support, U.S. Gov&amp;apos;t, P.H.S.&lt;/keyword&gt;&lt;/keywords&gt;&lt;dates&gt;&lt;year&gt;1992&lt;/year&gt;&lt;/dates&gt;&lt;urls&gt;&lt;related-urls&gt;&lt;url&gt;http://ajp.psychiatryonline.org/cgi/reprint/149/6/778.pdf&lt;/url&gt;&lt;/related-urls&gt;&lt;/urls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Beck et al 1992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eck et al., 1992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anic Attacks per week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08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62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74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eck et al., 1992 PP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anic Attacks per week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0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69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Beck&lt;/Author&gt;&lt;Year&gt;1994&lt;/Year&gt;&lt;RecNum&gt;343&lt;/RecNum&gt;&lt;DisplayText&gt;(Beck and Zebb 1994)&lt;/DisplayText&gt;&lt;record&gt;&lt;rec-number&gt;343&lt;/rec-number&gt;&lt;foreign-keys&gt;&lt;key app="EN" db-id="5f0wt0rziafawxexsf45vte6sww5axf02ete" timestamp="1377623474"&gt;343&lt;/key&gt;&lt;/foreign-keys&gt;&lt;ref-type name="Journal Article"&gt;17&lt;/ref-type&gt;&lt;contributors&gt;&lt;authors&gt;&lt;author&gt;Beck, JG&lt;/author&gt;&lt;author&gt;Zebb, BJ&lt;/author&gt;&lt;/authors&gt;&lt;/contributors&gt;&lt;titles&gt;&lt;title&gt;Behavioral assessment and treatment of panic disorder. Current status - future directions&lt;/title&gt;&lt;secondary-title&gt;Behav Ther&lt;/secondary-title&gt;&lt;alt-title&gt;Behav Ther&lt;/alt-title&gt;&lt;/titles&gt;&lt;periodical&gt;&lt;full-title&gt;Behav Ther&lt;/full-title&gt;&lt;/periodical&gt;&lt;alt-periodical&gt;&lt;full-title&gt;Behav Ther&lt;/full-title&gt;&lt;/alt-periodical&gt;&lt;pages&gt;581-611&lt;/pages&gt;&lt;volume&gt;25&lt;/volume&gt;&lt;dates&gt;&lt;year&gt;1994&lt;/year&gt;&lt;/dates&gt;&lt;urls&gt;&lt;/urls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Beck and Zebb 1994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eck et al., 1994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FQ-Ag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19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23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eck et al., 1994 Relax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FQ-Ag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80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01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Berger&lt;/Author&gt;&lt;Year&gt;2009&lt;/Year&gt;&lt;RecNum&gt;7814&lt;/RecNum&gt;&lt;DisplayText&gt;(Berger et al 2009)&lt;/DisplayText&gt;&lt;record&gt;&lt;rec-number&gt;7814&lt;/rec-number&gt;&lt;foreign-keys&gt;&lt;key app="EN" db-id="5f0wt0rziafawxexsf45vte6sww5axf02ete" timestamp="1377624868"&gt;7814&lt;/key&gt;&lt;key app="ENWeb" db-id=""&gt;0&lt;/key&gt;&lt;/foreign-keys&gt;&lt;ref-type name="Journal Article"&gt;17&lt;/ref-type&gt;&lt;contributors&gt;&lt;authors&gt;&lt;author&gt;Berger, T.&lt;/author&gt;&lt;author&gt;Hohl, E.&lt;/author&gt;&lt;author&gt;Caspar, F.&lt;/author&gt;&lt;/authors&gt;&lt;/contributors&gt;&lt;auth-address&gt;University of Bern, CH-3012 Bern, Switzerland. thomas.berger@ptp.unibe.ch&lt;/auth-address&gt;&lt;titles&gt;&lt;title&gt;Internet-based treatment for social phobia: a randomized controlled trial&lt;/title&gt;&lt;secondary-title&gt;J Clin Psychol&lt;/secondary-title&gt;&lt;alt-title&gt;Journal of clinical psychology&lt;/alt-title&gt;&lt;/titles&gt;&lt;periodical&gt;&lt;full-title&gt;J Clin Psychol&lt;/full-title&gt;&lt;abbr-1&gt;J Clin Psychol&lt;/abbr-1&gt;&lt;/periodical&gt;&lt;alt-periodical&gt;&lt;full-title&gt;Journal of Clinical Psychology&lt;/full-title&gt;&lt;/alt-periodical&gt;&lt;pages&gt;1021-35&lt;/pages&gt;&lt;volume&gt;65&lt;/volume&gt;&lt;number&gt;10&lt;/number&gt;&lt;edition&gt;2009/05/14&lt;/edition&gt;&lt;keywords&gt;&lt;keyword&gt;Adult&lt;/keyword&gt;&lt;keyword&gt;Cognitive Therapy&lt;/keyword&gt;&lt;keyword&gt;Female&lt;/keyword&gt;&lt;keyword&gt;Humans&lt;/keyword&gt;&lt;keyword&gt;*Internet&lt;/keyword&gt;&lt;keyword&gt;Male&lt;/keyword&gt;&lt;keyword&gt;Outcome Assessment (Health Care)&lt;/keyword&gt;&lt;keyword&gt;Phobic Disorders/*therapy&lt;/keyword&gt;&lt;keyword&gt;United States&lt;/keyword&gt;&lt;keyword&gt;Young Adult&lt;/keyword&gt;&lt;/keywords&gt;&lt;dates&gt;&lt;year&gt;2009&lt;/year&gt;&lt;pub-dates&gt;&lt;date&gt;Oct&lt;/date&gt;&lt;/pub-dates&gt;&lt;/dates&gt;&lt;isbn&gt;1097-4679 (Electronic)&amp;#xD;0021-9762 (Linking)&lt;/isbn&gt;&lt;accession-num&gt;19437505&lt;/accession-num&gt;&lt;work-type&gt;Randomized Controlled Trial&amp;#xD;Research Support, Non-U.S. Gov&amp;apos;t&lt;/work-type&gt;&lt;urls&gt;&lt;related-urls&gt;&lt;url&gt;http://www.ncbi.nlm.nih.gov/pubmed/19437505&lt;/url&gt;&lt;url&gt;http://onlinelibrary.wiley.com/store/10.1002/jclp.20603/asset/20603_ftp.pdf?v=1&amp;amp;t=gr92ufje&amp;amp;s=3eb8d60b42d23141e6882864bcb18ea22d9c8698&lt;/url&gt;&lt;/related-urls&gt;&lt;/urls&gt;&lt;electronic-resource-num&gt;10.1002/jclp.20603&lt;/electronic-resource-num&gt;&lt;language&gt;eng&lt;/language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Berger et al 2009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erger et al., 2009 i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20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9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CZXJnZXI8L0F1dGhvcj48WWVhcj4yMDExPC9ZZWFyPjxS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CZXJnZXI8L0F1dGhvcj48WWVhcj4yMDExPC9ZZWFyPjxS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Berger et al 2011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erger et al., 2011 i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D</w:t>
            </w:r>
            <w:r w:rsidR="00A11410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 xml:space="preserve"> 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98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5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CZXJnc3Ryb208L0F1dGhvcj48WWVhcj4yMDEwPC9ZZWFy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CZXJnc3Ryb208L0F1dGhvcj48WWVhcj4yMDEwPC9ZZWFy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Bergstrom et al 2010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ergstrom et al., 2010 CBTG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S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33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35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ergstrom et al., 2010 i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S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81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94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CZXV0ZWw8L0F1dGhvcj48WWVhcj4yMDEzPC9ZZWFyPjxS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CZXV0ZWw8L0F1dGhvcj48WWVhcj4yMDEzPC9ZZWFyPjxS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Beutel et al 2013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eutel et al., 2013 HAMA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50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7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eutel et al., 2013 HAMA PDTh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80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0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lastRenderedPageBreak/>
              <w:fldChar w:fldCharType="begin">
                <w:fldData xml:space="preserve">PEVuZE5vdGU+PENpdGU+PEF1dGhvcj5CbGFuY288L0F1dGhvcj48WWVhcj4yMDEwPC9ZZWFyPjxS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CbGFuY288L0F1dGhvcj48WWVhcj4yMDEwPC9ZZWFyPjxS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Blanco et al 2010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lanco et al., 2010 CBTG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75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42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lanco et al., 2010 PHE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88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96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lanco et al., 2010 PLA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0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05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64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Blomhoff&lt;/Author&gt;&lt;Year&gt;2001&lt;/Year&gt;&lt;RecNum&gt;2666&lt;/RecNum&gt;&lt;DisplayText&gt;(Blomhoff et al 2001)&lt;/DisplayText&gt;&lt;record&gt;&lt;rec-number&gt;2666&lt;/rec-number&gt;&lt;foreign-keys&gt;&lt;key app="EN" db-id="5f0wt0rziafawxexsf45vte6sww5axf02ete" timestamp="1377624021"&gt;2666&lt;/key&gt;&lt;key app="ENWeb" db-id=""&gt;0&lt;/key&gt;&lt;/foreign-keys&gt;&lt;ref-type name="Journal Article"&gt;17&lt;/ref-type&gt;&lt;contributors&gt;&lt;authors&gt;&lt;author&gt;Blomhoff, S.&lt;/author&gt;&lt;author&gt;Tangen Haug, T.&lt;/author&gt;&lt;author&gt;Hellstrom, K.&lt;/author&gt;&lt;author&gt;Holme, I.&lt;/author&gt;&lt;author&gt;Humble, M.&lt;/author&gt;&lt;author&gt;Madsbu, H. P.&lt;/author&gt;&lt;author&gt;Wold, J. E.&lt;/author&gt;&lt;/authors&gt;&lt;/contributors&gt;&lt;auth-address&gt;Department of Psychosomatic and Behavioural Medicine, National Hospital, Oslo, Norway.&lt;/auth-address&gt;&lt;titles&gt;&lt;title&gt;Randomised controlled general practice trial of sertraline, exposure therapy and combined treatment in generalised social phobia&lt;/title&gt;&lt;secondary-title&gt;Br J Psychiatry&lt;/secondary-title&gt;&lt;/titles&gt;&lt;periodical&gt;&lt;full-title&gt;Br J Psychiatry&lt;/full-title&gt;&lt;/periodical&gt;&lt;pages&gt;23-30&lt;/pages&gt;&lt;volume&gt;179&lt;/volume&gt;&lt;number&gt;1&lt;/number&gt;&lt;dates&gt;&lt;year&gt;2001&lt;/year&gt;&lt;pub-dates&gt;&lt;date&gt;Jul&lt;/date&gt;&lt;/pub-dates&gt;&lt;/dates&gt;&lt;accession-num&gt;11435264&lt;/accession-num&gt;&lt;urls&gt;&lt;related-urls&gt;&lt;url&gt;http://www.ncbi.nlm.nih.gov/htbin-post/Entrez/query?db=m&amp;amp;form=6&amp;amp;dopt=r&amp;amp;uid=11435264&lt;/url&gt;&lt;url&gt;http://bjp.rcpsych.org/cgi/content/full/179/1/23&lt;/url&gt;&lt;url&gt;http://bjp.rcpsych.org/cgi/content/abstract/179/1/23&lt;/url&gt;&lt;url&gt;http://bjp.rcpsych.org/content/179/1/23.full.pdf&lt;/url&gt;&lt;/related-urls&gt;&lt;/urls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Blomhoff et al 2001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lomhoff et al., 2001 EXP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CGI-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G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00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15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lomhoff et al., 2001 PLA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CGI-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0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00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75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lomhoff et al., 2001 SER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CGI-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73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7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Cb2V0dGNoZXI8L0F1dGhvcj48WWVhcj4yMDEyPC9ZZWFy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Cb2V0dGNoZXI8L0F1dGhvcj48WWVhcj4yMDEyPC9ZZWFy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Boettcher et al 2012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oettcher et al, 2012 i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82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29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>Boettcher et al, 2012 iCBT-I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40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58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Cb2huaTwvQXV0aG9yPjxZZWFyPjIwMDk8L1llYXI+PFJl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Cb2huaTwvQXV0aG9yPjxZZWFyPjIwMDk8L1llYXI+PFJl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Bohni et al 2009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ohni et al., 2009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AI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40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2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4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90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>Bohni et al., 2009 CBT-M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AI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80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7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3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80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Cb3JnZTwvQXV0aG9yPjxZZWFyPjIwMDg8L1llYXI+PFJl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Cb3JnZTwvQXV0aG9yPjxZZWFyPjIwMDg8L1llYXI+PFJl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Borge et al 2008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orge et al, 2008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>SPAI-SP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16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11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orge et al, 2008 IP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>SPAI-SP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29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76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Cb3JnZWF0PC9BdXRob3I+PFllYXI+MjAwOTwvWWVhcj48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=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Cb3JnZWF0PC9BdXRob3I+PFllYXI+MjAwOTwvWWVhcj48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=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Borgeat et al 2009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orgeat et al., 2009 et al. CBTG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04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37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45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8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9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orgeat et al., 2009 et al. CBTG ex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00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92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25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5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55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Borkovec&lt;/Author&gt;&lt;Year&gt;1993&lt;/Year&gt;&lt;RecNum&gt;2025&lt;/RecNum&gt;&lt;DisplayText&gt;(Borkovec and Costello 1993)&lt;/DisplayText&gt;&lt;record&gt;&lt;rec-number&gt;2025&lt;/rec-number&gt;&lt;foreign-keys&gt;&lt;key app="EN" db-id="5f0wt0rziafawxexsf45vte6sww5axf02ete" timestamp="1377623953"&gt;2025&lt;/key&gt;&lt;key app="ENWeb" db-id=""&gt;0&lt;/key&gt;&lt;/foreign-keys&gt;&lt;ref-type name="Journal Article"&gt;17&lt;/ref-type&gt;&lt;contributors&gt;&lt;authors&gt;&lt;author&gt;Borkovec, T. D.&lt;/author&gt;&lt;author&gt;Costello, E.&lt;/author&gt;&lt;/authors&gt;&lt;/contributors&gt;&lt;auth-address&gt;Department of Psychology, Pennsylvania State University, University Park 16802.&lt;/auth-address&gt;&lt;titles&gt;&lt;title&gt;Efficacy of applied relaxation and cognitive-behavioral therapy in the treatment of generalized anxiety disorder&lt;/title&gt;&lt;secondary-title&gt;J Consult Clin Psychol&lt;/secondary-title&gt;&lt;/titles&gt;&lt;periodical&gt;&lt;full-title&gt;J Consult Clin Psychol&lt;/full-title&gt;&lt;abbr-1&gt;Journal of consulting and clinical psychology&lt;/abbr-1&gt;&lt;/periodical&gt;&lt;pages&gt;611-9&lt;/pages&gt;&lt;volume&gt;61&lt;/volume&gt;&lt;number&gt;4&lt;/number&gt;&lt;keywords&gt;&lt;keyword&gt;Adaptation, Psychological&lt;/keyword&gt;&lt;keyword&gt;Adult&lt;/keyword&gt;&lt;keyword&gt;Anxiety Disorders/psychology/*therapy&lt;/keyword&gt;&lt;keyword&gt;*Cognitive Therapy&lt;/keyword&gt;&lt;keyword&gt;Comparative Study&lt;/keyword&gt;&lt;keyword&gt;Female&lt;/keyword&gt;&lt;keyword&gt;Human&lt;/keyword&gt;&lt;keyword&gt;Male&lt;/keyword&gt;&lt;keyword&gt;Medical Records&lt;/keyword&gt;&lt;keyword&gt;*Nondirective Therapy&lt;/keyword&gt;&lt;keyword&gt;*Relaxation Techniques&lt;/keyword&gt;&lt;keyword&gt;Severity of Illness Index&lt;/keyword&gt;&lt;keyword&gt;Support, U.S. Gov&amp;apos;t, P.H.S.&lt;/keyword&gt;&lt;keyword&gt;Treatment Outcome&lt;/keyword&gt;&lt;/keywords&gt;&lt;dates&gt;&lt;year&gt;1993&lt;/year&gt;&lt;/dates&gt;&lt;accession-num&gt;0008370856&lt;/accession-num&gt;&lt;urls&gt;&lt;related-urls&gt;&lt;url&gt;http://www.ncbi.nlm.nih.gov/htbin-post/Entrez/query?db=m&amp;amp;form=6&amp;amp;dopt=r&amp;amp;uid=0008370856&lt;/url&gt;&lt;/related-urls&gt;&lt;/urls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Borkovec and Costello 1993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orkovec et al., 1993 AR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G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22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0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0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orkovec et al., 1993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36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7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83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orkovec et al., 1993 N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0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80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36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45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Cb3Jrb3ZlYzwvQXV0aG9yPjxZZWFyPjIwMDI8L1llYXI+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Cb3Jrb3ZlYzwvQXV0aG9yPjxZZWFyPjIwMDI8L1llYXI+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Borkovec et al 2002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orkovec et al., 2002 AR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G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49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45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98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49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orkovec et al., 2002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09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48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9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83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Bouchard&lt;/Author&gt;&lt;Year&gt;1996&lt;/Year&gt;&lt;RecNum&gt;920&lt;/RecNum&gt;&lt;DisplayText&gt;(Bouchard et al 1996)&lt;/DisplayText&gt;&lt;record&gt;&lt;rec-number&gt;920&lt;/rec-number&gt;&lt;foreign-keys&gt;&lt;key app="EN" db-id="5f0wt0rziafawxexsf45vte6sww5axf02ete" timestamp="1377623781"&gt;920&lt;/key&gt;&lt;key app="ENWeb" db-id=""&gt;0&lt;/key&gt;&lt;/foreign-keys&gt;&lt;ref-type name="Journal Article"&gt;17&lt;/ref-type&gt;&lt;contributors&gt;&lt;authors&gt;&lt;author&gt;Bouchard, S.&lt;/author&gt;&lt;author&gt;Gauthier, J.&lt;/author&gt;&lt;author&gt;Laberge, B.&lt;/author&gt;&lt;author&gt;French, D.&lt;/author&gt;&lt;author&gt;Pelletier, M. H.&lt;/author&gt;&lt;author&gt;Godbout, C.&lt;/author&gt;&lt;/authors&gt;&lt;/contributors&gt;&lt;titles&gt;&lt;title&gt;Exposure versus cognitive restructuring in the treatment of panic disorder with agoraphobia&lt;/title&gt;&lt;secondary-title&gt;Behav Res Ther&lt;/secondary-title&gt;&lt;/titles&gt;&lt;periodical&gt;&lt;full-title&gt;Behav Res Ther&lt;/full-title&gt;&lt;abbr-1&gt;Behaviour Research and Therapy&lt;/abbr-1&gt;&lt;/periodical&gt;&lt;pages&gt;213-24&lt;/pages&gt;&lt;volume&gt;34&lt;/volume&gt;&lt;number&gt;3&lt;/number&gt;&lt;keywords&gt;&lt;keyword&gt;Adult&lt;/keyword&gt;&lt;keyword&gt;Agoraphobia psychology&lt;/keyword&gt;&lt;keyword&gt;Follow Up Studies&lt;/keyword&gt;&lt;keyword&gt;Middle Age&lt;/keyword&gt;&lt;keyword&gt;Panic Disorder psychology&lt;/keyword&gt;&lt;keyword&gt;Treatment Outcome&lt;/keyword&gt;&lt;keyword&gt;*Agoraphobia therapy&lt;/keyword&gt;&lt;keyword&gt;*Cognitive Therapy&lt;/keyword&gt;&lt;keyword&gt;*Desensitization, Psychologic&lt;/keyword&gt;&lt;keyword&gt;*Panic Disorder therapy Datensatz 5 von 11 MEDLINE EXPRESS (R) 1966 1982&lt;/keyword&gt;&lt;/keywords&gt;&lt;dates&gt;&lt;year&gt;1996&lt;/year&gt;&lt;/dates&gt;&lt;urls&gt;&lt;/urls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Bouchard et al 1996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ouchard et al., 1996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TAI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14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54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ouchard et al., 1996 EXP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TAI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85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52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Ccm93bjwvQXV0aG9yPjxZZWFyPjE5OTc8L1llYXI+PFJl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Ccm93bjwvQXV0aG9yPjxZZWFyPjE5OTc8L1llYXI+PFJl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Brown et al 1997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rown et al., 1997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17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94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12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>Brown et al., 1997 CBT-f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19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41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54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CdXRsZXI8L0F1dGhvcj48WWVhcj4xOTkxPC9ZZWFyPjxS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CdXRsZXI8L0F1dGhvcj48WWVhcj4xOTkxPC9ZZWFyPjxS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Butler et al 1991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utler, 1991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G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12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12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utler, 1991 CBT wo AM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43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15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DYXJsYnJpbmc8L0F1dGhvcj48WWVhcj4yMDA1PC9ZZWFy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DYXJsYnJpbmc8L0F1dGhvcj48WWVhcj4yMDA1PC9ZZWFy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Carlbring et al 2005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Carlbring et al., 2005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AI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79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7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Carlbring et al., 2005 i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AI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54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73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DYXJsYnJpbmc8L0F1dGhvcj48WWVhcj4yMDA2PC9ZZWFy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DYXJsYnJpbmc8L0F1dGhvcj48WWVhcj4yMDA2PC9ZZWFy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Carlbring et al 2006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Carlbring et al., 2006 i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AI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67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06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DYXJsYnJpbmc8L0F1dGhvcj48WWVhcj4yMDA3PC9ZZWFy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DYXJsYnJpbmc8L0F1dGhvcj48WWVhcj4yMDA3PC9ZZWFy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Carlbring et al 2007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Carlbring et al., 2007 i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96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34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Clark&lt;/Author&gt;&lt;Year&gt;1994&lt;/Year&gt;&lt;RecNum&gt;53&lt;/RecNum&gt;&lt;DisplayText&gt;(Clark et al 1994)&lt;/DisplayText&gt;&lt;record&gt;&lt;rec-number&gt;53&lt;/rec-number&gt;&lt;foreign-keys&gt;&lt;key app="EN" db-id="5f0wt0rziafawxexsf45vte6sww5axf02ete" timestamp="1377623219"&gt;53&lt;/key&gt;&lt;key app="ENWeb" db-id=""&gt;0&lt;/key&gt;&lt;/foreign-keys&gt;&lt;ref-type name="Journal Article"&gt;17&lt;/ref-type&gt;&lt;contributors&gt;&lt;authors&gt;&lt;author&gt;Clark, D. M.&lt;/author&gt;&lt;author&gt;Salkovskis, P. M.&lt;/author&gt;&lt;author&gt;Hackmann, A.&lt;/author&gt;&lt;author&gt;Middleton, H.&lt;/author&gt;&lt;author&gt;Anastasiades, P.&lt;/author&gt;&lt;author&gt;Gelder, M.&lt;/author&gt;&lt;/authors&gt;&lt;/contributors&gt;&lt;titles&gt;&lt;title&gt;A comparison of cognitive therapy, applied relaxation and imipramine in the treatment of panic disorder&lt;/title&gt;&lt;secondary-title&gt;Br J Psychiatry&lt;/secondary-title&gt;&lt;/titles&gt;&lt;periodical&gt;&lt;full-title&gt;Br J Psychiatry&lt;/full-title&gt;&lt;/periodical&gt;&lt;pages&gt;759-69&lt;/pages&gt;&lt;volume&gt;164&lt;/volume&gt;&lt;number&gt;6&lt;/number&gt;&lt;keywords&gt;&lt;keyword&gt;Adolescence&lt;/keyword&gt;&lt;keyword&gt;Adult&lt;/keyword&gt;&lt;keyword&gt;Combined Modality Therapy&lt;/keyword&gt;&lt;keyword&gt;Desensitization, Psychologic&lt;/keyword&gt;&lt;keyword&gt;Follow Up Studies&lt;/keyword&gt;&lt;keyword&gt;Imipramine adverse effects&lt;/keyword&gt;&lt;keyword&gt;Middle Age&lt;/keyword&gt;&lt;keyword&gt;Panic Disorder psychology&lt;/keyword&gt;&lt;keyword&gt;Personality Assessment&lt;/keyword&gt;&lt;keyword&gt;Recurrence&lt;/keyword&gt;&lt;keyword&gt;*Cognitive Therapy&lt;/keyword&gt;&lt;keyword&gt;*Imipramine therapeutic use&lt;/keyword&gt;&lt;keyword&gt;*Panic Disorder drug therapy&lt;/keyword&gt;&lt;keyword&gt;*Relaxation Techniques&lt;/keyword&gt;&lt;keyword&gt;Comparative Study&lt;/keyword&gt;&lt;keyword&gt;Female&lt;/keyword&gt;&lt;keyword&gt;Human&lt;/keyword&gt;&lt;keyword&gt;Male&lt;/keyword&gt;&lt;keyword&gt;Support, Non U.S. Gov&amp;apos;t&lt;/keyword&gt;&lt;keyword&gt;Imipramine&lt;/keyword&gt;&lt;/keywords&gt;&lt;dates&gt;&lt;year&gt;1994&lt;/year&gt;&lt;/dates&gt;&lt;urls&gt;&lt;/urls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Clark et al 1994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Clark et al., 1994 AR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35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8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Clark et al., 1994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32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05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Clark et al., 1994 IMI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73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02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Clark&lt;/Author&gt;&lt;Year&gt;1999&lt;/Year&gt;&lt;RecNum&gt;12657&lt;/RecNum&gt;&lt;DisplayText&gt;(Clark et al 1999)&lt;/DisplayText&gt;&lt;record&gt;&lt;rec-number&gt;12657&lt;/rec-number&gt;&lt;foreign-keys&gt;&lt;key app="EN" db-id="a0s25tz9qrtffgex25r5df9ba0vxsf50teds" timestamp="1500288678"&gt;12657&lt;/key&gt;&lt;/foreign-keys&gt;&lt;ref-type name="Journal Article"&gt;17&lt;/ref-type&gt;&lt;contributors&gt;&lt;authors&gt;&lt;author&gt;Clark, D. M.&lt;/author&gt;&lt;author&gt;Salkovskis, P. M.&lt;/author&gt;&lt;author&gt;Hackmann, A.&lt;/author&gt;&lt;author&gt;Wells, A.&lt;/author&gt;&lt;author&gt;Ludgate, J.&lt;/author&gt;&lt;author&gt;Gelder, M.&lt;/author&gt;&lt;/authors&gt;&lt;/contributors&gt;&lt;auth-address&gt;Department of Psychiatry, University of Oxford, United Kingdom. David.Clark@psych.ox.ac.uk&lt;/auth-address&gt;&lt;titles&gt;&lt;title&gt;Brief cognitive therapy for panic disorder: a randomized controlled trial&lt;/title&gt;&lt;secondary-title&gt;J Consult Clin Psychol&lt;/secondary-title&gt;&lt;/titles&gt;&lt;periodical&gt;&lt;full-title&gt;J Consult Clin Psychol&lt;/full-title&gt;&lt;abbr-1&gt;Journal of consulting and clinical psychology&lt;/abbr-1&gt;&lt;/periodical&gt;&lt;pages&gt;583-9&lt;/pages&gt;&lt;volume&gt;67&lt;/volume&gt;&lt;number&gt;4&lt;/number&gt;&lt;keywords&gt;&lt;keyword&gt;Adolescent&lt;/keyword&gt;&lt;keyword&gt;Adult&lt;/keyword&gt;&lt;keyword&gt;Agoraphobia/diagnosis/psychology/*therapy&lt;/keyword&gt;&lt;keyword&gt;*Cognitive Therapy&lt;/keyword&gt;&lt;keyword&gt;Female&lt;/keyword&gt;&lt;keyword&gt;Follow-Up Studies&lt;/keyword&gt;&lt;keyword&gt;Humans&lt;/keyword&gt;&lt;keyword&gt;Male&lt;/keyword&gt;&lt;keyword&gt;Middle Aged&lt;/keyword&gt;&lt;keyword&gt;Panic Disorder/diagnosis/psychology/*therapy&lt;/keyword&gt;&lt;keyword&gt;Patient Education as Topic&lt;/keyword&gt;&lt;keyword&gt;*Psychotherapy, Brief&lt;/keyword&gt;&lt;keyword&gt;Self Care/psychology&lt;/keyword&gt;&lt;keyword&gt;Treatment Outcome&lt;/keyword&gt;&lt;/keywords&gt;&lt;dates&gt;&lt;year&gt;1999&lt;/year&gt;&lt;pub-dates&gt;&lt;date&gt;Aug&lt;/date&gt;&lt;/pub-dates&gt;&lt;/dates&gt;&lt;isbn&gt;0022-006X (Print)&amp;#xD;0022-006X (Linking)&lt;/isbn&gt;&lt;accession-num&gt;10450630&lt;/accession-num&gt;&lt;urls&gt;&lt;related-urls&gt;&lt;url&gt;https://www.ncbi.nlm.nih.gov/pubmed/10450630&lt;/url&gt;&lt;/related-urls&gt;&lt;/urls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Clark et al 1999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Clark et al., 1999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AI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69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37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07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>Clark et al., 1999 CBT brief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AI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91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93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51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DbGFyazwvQXV0aG9yPjxZZWFyPjIwMDM8L1llYXI+PFJl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DbGFyazwvQXV0aG9yPjxZZWFyPjIwMDM8L1llYXI+PFJl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Clark et al 2003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Clark et al., 2003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30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9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58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lastRenderedPageBreak/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Clark et al., 2003 FLX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12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6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22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Clark et al., 2003 PLA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0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65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DbGFyazwvQXV0aG9yPjxZZWFyPjIwMDY8L1llYXI+PFJl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DbGFyazwvQXV0aG9yPjxZZWFyPjIwMDY8L1llYXI+PFJl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Clark et al 2006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Clark et al., 2006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78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12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11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>Clark et al., 2006 EXP-AR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25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0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74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Db3R0cmF1eDwvQXV0aG9yPjxZZWFyPjE5OTU8L1llYXI+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Db3R0cmF1eDwvQXV0aG9yPjxZZWFyPjE5OTU8L1llYXI+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Cottraux et al 1995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>Cottraux  et al. 1995 CBT+PLA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PGA Agoraphobi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03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01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Cottraux&lt;/Author&gt;&lt;Year&gt;2000&lt;/Year&gt;&lt;RecNum&gt;4406&lt;/RecNum&gt;&lt;DisplayText&gt;(Cottraux et al 2000)&lt;/DisplayText&gt;&lt;record&gt;&lt;rec-number&gt;4406&lt;/rec-number&gt;&lt;foreign-keys&gt;&lt;key app="EN" db-id="5f0wt0rziafawxexsf45vte6sww5axf02ete" timestamp="1377624239"&gt;4406&lt;/key&gt;&lt;key app="ENWeb" db-id=""&gt;0&lt;/key&gt;&lt;/foreign-keys&gt;&lt;ref-type name="Journal Article"&gt;17&lt;/ref-type&gt;&lt;contributors&gt;&lt;authors&gt;&lt;author&gt;Cottraux, J.&lt;/author&gt;&lt;author&gt;Note, I.&lt;/author&gt;&lt;author&gt;Albuisson, E.&lt;/author&gt;&lt;author&gt;Yao, S. N.&lt;/author&gt;&lt;author&gt;Note, B.&lt;/author&gt;&lt;author&gt;Mollard, E.&lt;/author&gt;&lt;author&gt;Bonasse, F.&lt;/author&gt;&lt;author&gt;Jalenques, I.&lt;/author&gt;&lt;author&gt;Guerin, J.&lt;/author&gt;&lt;author&gt;Coudert, A. J.&lt;/author&gt;&lt;/authors&gt;&lt;/contributors&gt;&lt;auth-address&gt;Anxiety Disorder Unit, University Lyon I, Lyon, France. cottraux@univ-lyon1.fr&lt;/auth-address&gt;&lt;titles&gt;&lt;title&gt;Cognitive behavior therapy versus supportive therapy in social phobia: a randomized controlled trial&lt;/title&gt;&lt;secondary-title&gt;Psychother Psychosom&lt;/secondary-title&gt;&lt;alt-title&gt;Psychotherapy and psychosomatics&lt;/alt-title&gt;&lt;/titles&gt;&lt;periodical&gt;&lt;full-title&gt;Psychother Psychosom&lt;/full-title&gt;&lt;/periodical&gt;&lt;alt-periodical&gt;&lt;full-title&gt;Psychotherapy and Psychosomatics&lt;/full-title&gt;&lt;/alt-periodical&gt;&lt;pages&gt;137-46&lt;/pages&gt;&lt;volume&gt;69&lt;/volume&gt;&lt;number&gt;3&lt;/number&gt;&lt;keywords&gt;&lt;keyword&gt;Adult&lt;/keyword&gt;&lt;keyword&gt;*Cognitive Therapy&lt;/keyword&gt;&lt;keyword&gt;Female&lt;/keyword&gt;&lt;keyword&gt;Humans&lt;/keyword&gt;&lt;keyword&gt;Male&lt;/keyword&gt;&lt;keyword&gt;Middle Aged&lt;/keyword&gt;&lt;keyword&gt;Personality Inventory&lt;/keyword&gt;&lt;keyword&gt;Phobic Disorders/diagnosis/psychology/*therapy&lt;/keyword&gt;&lt;keyword&gt;*Psychotherapy&lt;/keyword&gt;&lt;keyword&gt;*Social Support&lt;/keyword&gt;&lt;keyword&gt;Treatment Outcome&lt;/keyword&gt;&lt;/keywords&gt;&lt;dates&gt;&lt;year&gt;2000&lt;/year&gt;&lt;pub-dates&gt;&lt;date&gt;May-Jun&lt;/date&gt;&lt;/pub-dates&gt;&lt;/dates&gt;&lt;isbn&gt;0033-3190 (Print)&lt;/isbn&gt;&lt;accession-num&gt;10773778&lt;/accession-num&gt;&lt;urls&gt;&lt;related-urls&gt;&lt;url&gt;http://www.ncbi.nlm.nih.gov/entrez/query.fcgi?cmd=Retrieve&amp;amp;db=PubMed&amp;amp;dopt=Citation&amp;amp;list_uids=10773778 &lt;/url&gt;&lt;/related-urls&gt;&lt;/urls&gt;&lt;language&gt;eng&lt;/language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Cottraux et al 2000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Cottraux et al., 2000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99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17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55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Cottraux et al., 2000 PP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0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04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95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17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65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97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DcmFza2U8L0F1dGhvcj48WWVhcj4yMDAzPC9ZZWFyPjxS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DcmFza2U8L0F1dGhvcj48WWVhcj4yMDAzPC9ZZWFyPjxS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Craske et al 2003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Craske et al., 2003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anic frequency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04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76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Craske et al., 2003 CBT+EXP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anic frequency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87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32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kZSBCZXVyczwvQXV0aG9yPjxZZWFyPjE5OTU8L1llYXI+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kZSBCZXVyczwvQXV0aG9yPjxZZWFyPjE5OTU8L1llYXI+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de Beurs et al 1995; de Beurs et al 1999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de Beurs et al. 1995/1999  CBT+PLA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FQ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87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26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de Beurs et al. 1995/1999 EXP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FQ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52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41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de Beurs et al. 1995/1999 PME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FQ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92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70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EdWdhczwvQXV0aG9yPjxZZWFyPjIwMDM8L1llYXI+PFJl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EdWdhczwvQXV0aG9yPjxZZWFyPjIwMDM8L1llYXI+PFJl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Dugas et al 2003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Dugas et al., 2003 CBTG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SWQ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G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25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92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7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24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EdWdhczwvQXV0aG9yPjxZZWFyPjIwMTA8L1llYXI+PFJl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EdWdhczwvQXV0aG9yPjxZZWFyPjIwMTA8L1llYXI+PFJl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Dugas et al 2010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Dugas et al., 2010 AR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SWQ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G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00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73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76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92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Dugas et al., 2010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 xml:space="preserve">PSWQ 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84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53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23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91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EdXJoYW08L0F1dGhvcj48WWVhcj4xOTk0PC9ZZWFyPjxS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EdXJoYW08L0F1dGhvcj48WWVhcj4xOTk0PC9ZZWFyPjxS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Durham et al 1999; Durham et al 1994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Durham et al., 1994/Durham et al., 1999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TAI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G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27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9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Durham et al., 1994/Durham et al., 1999 PDTh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TAI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13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0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Durham et al., 1994/Durham et al., 1999 PP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TAI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0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04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83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GdXJtYXJrPC9BdXRob3I+PFllYXI+MjAwOTwvWWVhcj48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GdXJtYXJrPC9BdXRob3I+PFllYXI+MjAwOTwvWWVhcj48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Furmark et al 2009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>Furmark et al., 2009 Study 1 Bib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48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6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>Furmark et al., 2009 Study 1 i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54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94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>Furmark et al., 2009 Study 2 Bib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35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01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>Furmark et al., 2009 Study 2 BibD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08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44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>Furmark et al., 2009 Study 2 iAR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63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72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>Furmark et al., 2009 Study 2 i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20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92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HZWxlcm50ZXI8L0F1dGhvcj48WWVhcj4xOTkxPC9ZZWFy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HZWxlcm50ZXI8L0F1dGhvcj48WWVhcj4xOTkxPC9ZZWFy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Gelernter et al 1991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Gelernter et al., 1991 ALZ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>Social Avoidance and Distress Scale (SAD)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A11410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32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16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Gelernter et al., 1991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>Social Avoidance and Distress Scale (SAD)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A11410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52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8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Gelernter et al., 1991 PHE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>Social Avoidance and Distress Scale (SAD)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A11410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35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13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Gelernter et al., 1991 PLA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>Social Avoidance and Distress Scale (SAD)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A11410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0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63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7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Gloster&lt;/Author&gt;&lt;Year&gt;2011&lt;/Year&gt;&lt;RecNum&gt;7855&lt;/RecNum&gt;&lt;DisplayText&gt;(Gloster et al 2011)&lt;/DisplayText&gt;&lt;record&gt;&lt;rec-number&gt;7855&lt;/rec-number&gt;&lt;foreign-keys&gt;&lt;key app="EN" db-id="5f0wt0rziafawxexsf45vte6sww5axf02ete" timestamp="1377624877"&gt;7855&lt;/key&gt;&lt;key app="ENWeb" db-id=""&gt;0&lt;/key&gt;&lt;/foreign-keys&gt;&lt;ref-type name="Journal Article"&gt;17&lt;/ref-type&gt;&lt;contributors&gt;&lt;authors&gt;&lt;author&gt;Gloster, A. T.&lt;/author&gt;&lt;author&gt;Wittchen, H. U.&lt;/author&gt;&lt;author&gt;Einsle, F.&lt;/author&gt;&lt;author&gt;Lang, T.&lt;/author&gt;&lt;author&gt;Helbig-Lang, S.&lt;/author&gt;&lt;author&gt;Fydrich, T.&lt;/author&gt;&lt;author&gt;Fehm, L.&lt;/author&gt;&lt;author&gt;Hamm, A. O.&lt;/author&gt;&lt;author&gt;Richter, J.&lt;/author&gt;&lt;author&gt;Alpers, G. W.&lt;/author&gt;&lt;author&gt;Gerlach, A. L.&lt;/author&gt;&lt;author&gt;Strohle, A.&lt;/author&gt;&lt;author&gt;Kircher, T.&lt;/author&gt;&lt;author&gt;Deckert, J.&lt;/author&gt;&lt;author&gt;Zwanzger, P.&lt;/author&gt;&lt;author&gt;Hofler, M.&lt;/author&gt;&lt;author&gt;Arolt, V.&lt;/author&gt;&lt;/authors&gt;&lt;/contributors&gt;&lt;auth-address&gt;Institute for Clinical Psychology and Psychotherapy.&lt;/auth-address&gt;&lt;titles&gt;&lt;title&gt;Psychological treatment for panic disorder with agoraphobia: A randomized controlled trial to examine the role of therapist-guided exposure in situ in CBT&lt;/title&gt;&lt;secondary-title&gt;J Consult Clin Psychol&lt;/secondary-title&gt;&lt;/titles&gt;&lt;periodical&gt;&lt;full-title&gt;J Consult Clin Psychol&lt;/full-title&gt;&lt;abbr-1&gt;Journal of consulting and clinical psychology&lt;/abbr-1&gt;&lt;/periodical&gt;&lt;pages&gt;406-20&lt;/pages&gt;&lt;volume&gt;79&lt;/volume&gt;&lt;number&gt;3&lt;/number&gt;&lt;edition&gt;2011/05/04&lt;/edition&gt;&lt;dates&gt;&lt;year&gt;2011&lt;/year&gt;&lt;pub-dates&gt;&lt;date&gt;Jun&lt;/date&gt;&lt;/pub-dates&gt;&lt;/dates&gt;&lt;isbn&gt;1939-2117 (Electronic)&amp;#xD;0022-006X (Linking)&lt;/isbn&gt;&lt;accession-num&gt;21534651&lt;/accession-num&gt;&lt;urls&gt;&lt;related-urls&gt;&lt;url&gt;http://www.ncbi.nlm.nih.gov/entrez/query.fcgi?cmd=Retrieve&amp;amp;db=PubMed&amp;amp;dopt=Citation&amp;amp;list_uids=21534651 &lt;/url&gt;&lt;url&gt;http://psycnet.apa.org/?&amp;amp;fa=main.doiLanding&amp;amp;doi=10.1037/a0023584&lt;/url&gt;&lt;/related-urls&gt;&lt;/urls&gt;&lt;custom7&gt;2011&lt;/custom7&gt;&lt;electronic-resource-num&gt;2011-08726-001 [pii]&amp;#xD;10.1037/a0023584&lt;/electronic-resource-num&gt;&lt;language&gt;eng&lt;/language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Gloster et al 2011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Gloster et al., 2011 HAMA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 xml:space="preserve">HAMA 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26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4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Gruber&lt;/Author&gt;&lt;Year&gt;2001&lt;/Year&gt;&lt;RecNum&gt;9634&lt;/RecNum&gt;&lt;DisplayText&gt;(Gruber et al 2001)&lt;/DisplayText&gt;&lt;record&gt;&lt;rec-number&gt;9634&lt;/rec-number&gt;&lt;foreign-keys&gt;&lt;key app="EN" db-id="5f0wt0rziafawxexsf45vte6sww5axf02ete" timestamp="1377625282"&gt;9634&lt;/key&gt;&lt;key app="ENWeb" db-id=""&gt;0&lt;/key&gt;&lt;/foreign-keys&gt;&lt;ref-type name="Journal Article"&gt;17&lt;/ref-type&gt;&lt;contributors&gt;&lt;authors&gt;&lt;author&gt;Gruber, K.&lt;/author&gt;&lt;author&gt;Moran, P. J.&lt;/author&gt;&lt;author&gt;Roth, W. T.&lt;/author&gt;&lt;author&gt;Taylor, C. B.&lt;/author&gt;&lt;/authors&gt;&lt;/contributors&gt;&lt;auth-address&gt;Taylor, CB&amp;#xD;Stanford Univ, Sch Med, Dept Psychiat, Stanford, CA 94305 USA&amp;#xD;Stanford Univ, Sch Med, Dept Psychiat, Stanford, CA 94305 USA&amp;#xD;Stanford Univ, Sch Med, Dept Psychiat, Stanford, CA 94305 USA&amp;#xD;VA Palo Alto Hlth Care Syst, Palo Alto, CA USA&lt;/auth-address&gt;&lt;titles&gt;&lt;title&gt;Computer-assisted cognitive behavioral group therapy for social phobia&lt;/title&gt;&lt;secondary-title&gt;Behavior Therapy&lt;/secondary-title&gt;&lt;alt-title&gt;Behav Ther&lt;/alt-title&gt;&lt;/titles&gt;&lt;periodical&gt;&lt;full-title&gt;Behavior Therapy&lt;/full-title&gt;&lt;/periodical&gt;&lt;alt-periodical&gt;&lt;full-title&gt;Behav Ther&lt;/full-title&gt;&lt;/alt-periodical&gt;&lt;pages&gt;155-165&lt;/pages&gt;&lt;volume&gt;32&lt;/volume&gt;&lt;number&gt;1&lt;/number&gt;&lt;keywords&gt;&lt;keyword&gt;exposure&lt;/keyword&gt;&lt;keyword&gt;anxiety&lt;/keyword&gt;&lt;/keywords&gt;&lt;dates&gt;&lt;year&gt;2001&lt;/year&gt;&lt;pub-dates&gt;&lt;date&gt;Win&lt;/date&gt;&lt;/pub-dates&gt;&lt;/dates&gt;&lt;isbn&gt;0005-7894&lt;/isbn&gt;&lt;accession-num&gt;WOS:000171068100012&lt;/accession-num&gt;&lt;urls&gt;&lt;related-urls&gt;&lt;url&gt;&amp;lt;Go to ISI&amp;gt;://WOS:000171068100012&lt;/url&gt;&lt;url&gt;http://ac.els-cdn.com/S0005789401800502/1-s2.0-S0005789401800502-main.pdf?_tid=30b829e6-0f1d-11e3-9c65-00000aab0f02&amp;amp;acdnat=1377610559_c86fc5607779fb2f303701490f630823&lt;/url&gt;&lt;/related-urls&gt;&lt;/urls&gt;&lt;electronic-resource-num&gt;Doi 10.1016/S0005-7894(01)80050-2&lt;/electronic-resource-num&gt;&lt;language&gt;English&lt;/language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Gruber et al 2001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Gruber et al., 2001 CBTG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ocial Phobia Scale (SPS)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05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48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Gruber et al., 2001 CBTG +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ocial Phobia Scale (SPS)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20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27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Hayes-Skelton&lt;/Author&gt;&lt;Year&gt;2013&lt;/Year&gt;&lt;RecNum&gt;9661&lt;/RecNum&gt;&lt;DisplayText&gt;(Hayes-Skelton et al 2013)&lt;/DisplayText&gt;&lt;record&gt;&lt;rec-number&gt;9661&lt;/rec-number&gt;&lt;foreign-keys&gt;&lt;key app="EN" db-id="5f0wt0rziafawxexsf45vte6sww5axf02ete" timestamp="1377898209"&gt;9661&lt;/key&gt;&lt;/foreign-keys&gt;&lt;ref-type name="Journal Article"&gt;17&lt;/ref-type&gt;&lt;contributors&gt;&lt;authors&gt;&lt;author&gt;Hayes-Skelton, S. A.&lt;/author&gt;&lt;author&gt;Roemer, L.&lt;/author&gt;&lt;author&gt;Orsillo, S. M.&lt;/author&gt;&lt;/authors&gt;&lt;/contributors&gt;&lt;titles&gt;&lt;title&gt;A Randomized Clinical Trial Comparing an Acceptance-Based Behavior Therapy to Applied Relaxation for Generalized Anxiety Disorder&lt;/title&gt;&lt;secondary-title&gt;J Consult Clin Psychol&lt;/secondary-title&gt;&lt;alt-title&gt;Journal of consulting and clinical psychology&lt;/alt-title&gt;&lt;/titles&gt;&lt;periodical&gt;&lt;full-title&gt;J Consult Clin Psychol&lt;/full-title&gt;&lt;abbr-1&gt;Journal of consulting and clinical psychology&lt;/abbr-1&gt;&lt;/periodical&gt;&lt;alt-periodical&gt;&lt;full-title&gt;J Consult Clin Psychol&lt;/full-title&gt;&lt;abbr-1&gt;Journal of consulting and clinical psychology&lt;/abbr-1&gt;&lt;/alt-periodical&gt;&lt;dates&gt;&lt;year&gt;2013&lt;/year&gt;&lt;pub-dates&gt;&lt;date&gt;May 6&lt;/date&gt;&lt;/pub-dates&gt;&lt;/dates&gt;&lt;isbn&gt;1939-2117 (Electronic)&amp;#xD;0022-006X (Linking)&lt;/isbn&gt;&lt;accession-num&gt;23647281&lt;/accession-num&gt;&lt;urls&gt;&lt;related-urls&gt;&lt;url&gt;http://www.ncbi.nlm.nih.gov/pubmed/23647281&lt;/url&gt;&lt;/related-urls&gt;&lt;/urls&gt;&lt;electronic-resource-num&gt;10.1037/a0032871&lt;/electronic-resource-num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Hayes-Skelton et al 2013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yes-Skelton et al., 2013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G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12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1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lastRenderedPageBreak/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yes-Skelton et al., 2013 AB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15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94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IZWRtYW48L0F1dGhvcj48WWVhcj4yMDExPC9ZZWFyPjxS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IZWRtYW48L0F1dGhvcj48WWVhcj4yMDExPC9ZZWFyPjxS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Hedman et al 2011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edman et al., 2011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66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21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edman et al., 2011 i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21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53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Heimberg&lt;/Author&gt;&lt;Year&gt;1990&lt;/Year&gt;&lt;RecNum&gt;8278&lt;/RecNum&gt;&lt;DisplayText&gt;(Heimberg et al 1990)&lt;/DisplayText&gt;&lt;record&gt;&lt;rec-number&gt;8278&lt;/rec-number&gt;&lt;foreign-keys&gt;&lt;key app="EN" db-id="5f0wt0rziafawxexsf45vte6sww5axf02ete" timestamp="1377624972"&gt;8278&lt;/key&gt;&lt;key app="ENWeb" db-id=""&gt;0&lt;/key&gt;&lt;/foreign-keys&gt;&lt;ref-type name="Journal Article"&gt;17&lt;/ref-type&gt;&lt;contributors&gt;&lt;authors&gt;&lt;author&gt;Heimberg, R. G.&lt;/author&gt;&lt;author&gt;Dodge, C. S.&lt;/author&gt;&lt;author&gt;Hope, D. A.&lt;/author&gt;&lt;author&gt;Kennedy, C. R.&lt;/author&gt;&lt;author&gt;Zollo, L. J.&lt;/author&gt;&lt;author&gt;Becker, R. E.&lt;/author&gt;&lt;/authors&gt;&lt;/contributors&gt;&lt;auth-address&gt;Heimberg, Rg&amp;#xD;Suny Albany,Dept Psychol,Ctr Stress &amp;amp; Anxiety Disorders,Dept Psychol,1535 Western Ave,Albany,Ny 12203, USA&amp;#xD;Suny Albany,Dept Psychol,Ctr Stress &amp;amp; Anxiety Disorders,Dept Psychol,1535 Western Ave,Albany,Ny 12203, USA&amp;#xD;Eastern Penn Psychiat Inst,Med Coll Penn,Philadelphia,Pa 19129&lt;/auth-address&gt;&lt;titles&gt;&lt;title&gt;Cognitive Behavioral Group Treatment for Social Phobia - Comparison with a Credible Placebo Control&lt;/title&gt;&lt;secondary-title&gt;Cognitive Therapy and Research&lt;/secondary-title&gt;&lt;alt-title&gt;Cognitive Ther Res&lt;/alt-title&gt;&lt;/titles&gt;&lt;periodical&gt;&lt;full-title&gt;Cognitive Therapy and Research&lt;/full-title&gt;&lt;abbr-1&gt;Cognitive Ther Res&lt;/abbr-1&gt;&lt;/periodical&gt;&lt;alt-periodical&gt;&lt;full-title&gt;Cognitive Therapy and Research&lt;/full-title&gt;&lt;abbr-1&gt;Cognitive Ther Res&lt;/abbr-1&gt;&lt;/alt-periodical&gt;&lt;pages&gt;1-23&lt;/pages&gt;&lt;volume&gt;14&lt;/volume&gt;&lt;number&gt;1&lt;/number&gt;&lt;dates&gt;&lt;year&gt;1990&lt;/year&gt;&lt;pub-dates&gt;&lt;date&gt;Feb&lt;/date&gt;&lt;/pub-dates&gt;&lt;/dates&gt;&lt;isbn&gt;0147-5916&lt;/isbn&gt;&lt;accession-num&gt;ISI:A1990CX25200001&lt;/accession-num&gt;&lt;urls&gt;&lt;related-urls&gt;&lt;url&gt;&amp;lt;Go to ISI&amp;gt;://A1990CX25200001&lt;/url&gt;&lt;url&gt;http://www.springerlink.com/content/k498q178557v0758/fulltext.pdf&lt;/url&gt;&lt;/related-urls&gt;&lt;/urls&gt;&lt;language&gt;English&lt;/language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Heimberg et al 1990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eimberg et al., 1990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FQ Social Phobi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63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18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eimberg et al., 1990 PP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FQ Social Phobi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0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66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27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IZWltYmVyZzwvQXV0aG9yPjxZZWFyPjE5OTg8L1llYXI+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IZWltYmVyZzwvQXV0aG9yPjxZZWFyPjE5OTg8L1llYXI+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Heimberg et al 1998; Liebowitz et al 1999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eimberg et al., 1998 Liebowitz et al. 1999, CBG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95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38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28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eimberg et al., 1998 Liebowitz et al. 1999, Phe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75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51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1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Hofmann&lt;/Author&gt;&lt;Year&gt;2004&lt;/Year&gt;&lt;RecNum&gt;4403&lt;/RecNum&gt;&lt;DisplayText&gt;(Hofmann 2004)&lt;/DisplayText&gt;&lt;record&gt;&lt;rec-number&gt;4403&lt;/rec-number&gt;&lt;foreign-keys&gt;&lt;key app="EN" db-id="5f0wt0rziafawxexsf45vte6sww5axf02ete" timestamp="1377624239"&gt;4403&lt;/key&gt;&lt;key app="ENWeb" db-id=""&gt;0&lt;/key&gt;&lt;/foreign-keys&gt;&lt;ref-type name="Journal Article"&gt;17&lt;/ref-type&gt;&lt;contributors&gt;&lt;authors&gt;&lt;author&gt;Hofmann, S. G.&lt;/author&gt;&lt;/authors&gt;&lt;/contributors&gt;&lt;auth-address&gt;Department of Psychology, Boston University, MA 02215-2002, USA. shofmann@bu.edu&lt;/auth-address&gt;&lt;titles&gt;&lt;title&gt;Cognitive mediation of treatment change in social phobia&lt;/title&gt;&lt;secondary-title&gt;J Consult Clin Psychol&lt;/secondary-title&gt;&lt;alt-title&gt;Journal of consulting and clinical psychology&lt;/alt-title&gt;&lt;/titles&gt;&lt;periodical&gt;&lt;full-title&gt;J Consult Clin Psychol&lt;/full-title&gt;&lt;abbr-1&gt;Journal of consulting and clinical psychology&lt;/abbr-1&gt;&lt;/periodical&gt;&lt;alt-periodical&gt;&lt;full-title&gt;J Consult Clin Psychol&lt;/full-title&gt;&lt;abbr-1&gt;Journal of consulting and clinical psychology&lt;/abbr-1&gt;&lt;/alt-periodical&gt;&lt;pages&gt;393-9&lt;/pages&gt;&lt;volume&gt;72&lt;/volume&gt;&lt;number&gt;3&lt;/number&gt;&lt;edition&gt;2004/07/29&lt;/edition&gt;&lt;keywords&gt;&lt;keyword&gt;Adult&lt;/keyword&gt;&lt;keyword&gt;Cognitive Therapy/*methods&lt;/keyword&gt;&lt;keyword&gt;Female&lt;/keyword&gt;&lt;keyword&gt;Humans&lt;/keyword&gt;&lt;keyword&gt;Male&lt;/keyword&gt;&lt;keyword&gt;Phobic Disorders/psychology/*therapy&lt;/keyword&gt;&lt;/keywords&gt;&lt;dates&gt;&lt;year&gt;2004&lt;/year&gt;&lt;pub-dates&gt;&lt;date&gt;Jun&lt;/date&gt;&lt;/pub-dates&gt;&lt;/dates&gt;&lt;isbn&gt;0022-006X (Print)&amp;#xD;0022-006X (Linking)&lt;/isbn&gt;&lt;accession-num&gt;15279523&lt;/accession-num&gt;&lt;work-type&gt;Clinical Trial&amp;#xD;Randomized Controlled Trial&amp;#xD;Research Support, U.S. Gov&amp;apos;t, P.H.S.&lt;/work-type&gt;&lt;urls&gt;&lt;related-urls&gt;&lt;url&gt;http://www.ncbi.nlm.nih.gov/pubmed/15279523&lt;/url&gt;&lt;url&gt;http://psycnet.apa.org/?&amp;amp;fa=main.doiLanding&amp;amp;doi=10.1037/0022-006X.72.3.392&lt;/url&gt;&lt;url&gt;http://www.ncbi.nlm.nih.gov/pmc/articles/PMC1475946/pdf/nihms10365.pdf&lt;/url&gt;&lt;/related-urls&gt;&lt;/urls&gt;&lt;custom2&gt;1475946&lt;/custom2&gt;&lt;electronic-resource-num&gt;10.1037/0022-006X.72.3.393&lt;/electronic-resource-num&gt;&lt;language&gt;eng&lt;/language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 w:rsidRPr="002F056D"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Hofmann 2004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ofmann et al., 2004 CBTG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>Social Phobia and Anxiety Inventory (SPAI)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A11410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20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5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ofmann et al., 2004 EXP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>Social Phobia and Anxiety Inventory (SPAI)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A11410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20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8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Hofmann&lt;/Author&gt;&lt;Year&gt;2013&lt;/Year&gt;&lt;RecNum&gt;9673&lt;/RecNum&gt;&lt;DisplayText&gt;(Hofmann et al 2013)&lt;/DisplayText&gt;&lt;record&gt;&lt;rec-number&gt;9673&lt;/rec-number&gt;&lt;foreign-keys&gt;&lt;key app="EN" db-id="5f0wt0rziafawxexsf45vte6sww5axf02ete" timestamp="1377969363"&gt;9673&lt;/key&gt;&lt;key app="ENWeb" db-id=""&gt;0&lt;/key&gt;&lt;/foreign-keys&gt;&lt;ref-type name="Journal Article"&gt;17&lt;/ref-type&gt;&lt;contributors&gt;&lt;authors&gt;&lt;author&gt;Hofmann, S. G.&lt;/author&gt;&lt;author&gt;Smits, J. A.&lt;/author&gt;&lt;author&gt;Rosenfield, D.&lt;/author&gt;&lt;author&gt;Simon, N.&lt;/author&gt;&lt;author&gt;Otto, M. W.&lt;/author&gt;&lt;author&gt;Meuret, A. E.&lt;/author&gt;&lt;author&gt;Marques, L.&lt;/author&gt;&lt;author&gt;Fang, A.&lt;/author&gt;&lt;author&gt;Tart, C.&lt;/author&gt;&lt;author&gt;Pollack, M. H.&lt;/author&gt;&lt;/authors&gt;&lt;/contributors&gt;&lt;auth-address&gt;Department of Psychology, Boston University, Boston, USA. shofmann@bu.edu&lt;/auth-address&gt;&lt;titles&gt;&lt;title&gt;d-Cycloserine as an augmentation strategy with cognitive-behavioral therapy for social anxiety disorder&lt;/title&gt;&lt;secondary-title&gt;Am J Psychiatry&lt;/secondary-title&gt;&lt;alt-title&gt;The American journal of psychiatry&lt;/alt-title&gt;&lt;/titles&gt;&lt;periodical&gt;&lt;full-title&gt;Am J Psychiatry&lt;/full-title&gt;&lt;abbr-1&gt;American Journal of Psychiatry&lt;/abbr-1&gt;&lt;/periodical&gt;&lt;pages&gt;751-8&lt;/pages&gt;&lt;volume&gt;170&lt;/volume&gt;&lt;number&gt;7&lt;/number&gt;&lt;dates&gt;&lt;year&gt;2013&lt;/year&gt;&lt;pub-dates&gt;&lt;date&gt;Jul 1&lt;/date&gt;&lt;/pub-dates&gt;&lt;/dates&gt;&lt;isbn&gt;1535-7228 (Electronic)&amp;#xD;0002-953X (Linking)&lt;/isbn&gt;&lt;accession-num&gt;23599046&lt;/accession-num&gt;&lt;urls&gt;&lt;related-urls&gt;&lt;url&gt;http://www.ncbi.nlm.nih.gov/pubmed/23599046&lt;/url&gt;&lt;url&gt;http://ajp.psychiatryonline.org/article.aspx?articleid=1680038&lt;/url&gt;&lt;url&gt;http://psychiatryonline.org/data/Journals/AJP/927182/751.pdf&lt;/url&gt;&lt;/related-urls&gt;&lt;/urls&gt;&lt;electronic-resource-num&gt;10.1176/appi.ajp.2013.12070974&lt;/electronic-resource-num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Hofmann et al 2013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ofmann et al., 2013 CBT+PLA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55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00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5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7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Ib3BlPC9BdXRob3I+PFllYXI+MTk5NTwvWWVhcj48UmVj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Ib3BlPC9BdXRob3I+PFllYXI+MTk5NTwvWWVhcj48UmVj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Hope et al 1995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ope et al., 1995 CBTG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FQ Social Phobi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14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52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ope et al., 1995 EXP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FQ Social Phobi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07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25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Hovland&lt;/Author&gt;&lt;Year&gt;2012&lt;/Year&gt;&lt;RecNum&gt;8597&lt;/RecNum&gt;&lt;DisplayText&gt;(Hovland et al 2012)&lt;/DisplayText&gt;&lt;record&gt;&lt;rec-number&gt;8597&lt;/rec-number&gt;&lt;foreign-keys&gt;&lt;key app="EN" db-id="5f0wt0rziafawxexsf45vte6sww5axf02ete" timestamp="1377625032"&gt;8597&lt;/key&gt;&lt;key app="ENWeb" db-id=""&gt;0&lt;/key&gt;&lt;/foreign-keys&gt;&lt;ref-type name="Journal Article"&gt;17&lt;/ref-type&gt;&lt;contributors&gt;&lt;authors&gt;&lt;author&gt;Hovland, A.&lt;/author&gt;&lt;author&gt;Nordhus, I. H.&lt;/author&gt;&lt;author&gt;Sjobo, T.&lt;/author&gt;&lt;author&gt;Gjestad, B. A.&lt;/author&gt;&lt;author&gt;Birknes, B.&lt;/author&gt;&lt;author&gt;Martinsen, E. W.&lt;/author&gt;&lt;author&gt;Torsheim, T.&lt;/author&gt;&lt;author&gt;Pallesen, S.&lt;/author&gt;&lt;/authors&gt;&lt;/contributors&gt;&lt;auth-address&gt;University of Bergen, and Solli District Psychiatric Centre (DPS), Nesttun, Norway.&lt;/auth-address&gt;&lt;titles&gt;&lt;title&gt;Comparing Physical Exercise in Groups to Group Cognitive Behaviour Therapy for the Treatment of Panic Disorder in a Randomized Controlled Trial&lt;/title&gt;&lt;secondary-title&gt;Behav Cogn Psychother&lt;/secondary-title&gt;&lt;alt-title&gt;Behavioural and cognitive psychotherapy&lt;/alt-title&gt;&lt;/titles&gt;&lt;periodical&gt;&lt;full-title&gt;Behav Cogn Psychother&lt;/full-title&gt;&lt;/periodical&gt;&lt;alt-periodical&gt;&lt;full-title&gt;Behavioural and Cognitive Psychotherapy&lt;/full-title&gt;&lt;/alt-periodical&gt;&lt;pages&gt;1-25&lt;/pages&gt;&lt;edition&gt;2012/08/10&lt;/edition&gt;&lt;dates&gt;&lt;year&gt;2012&lt;/year&gt;&lt;pub-dates&gt;&lt;date&gt;Jul 5&lt;/date&gt;&lt;/pub-dates&gt;&lt;/dates&gt;&lt;isbn&gt;1469-1833 (Electronic)&amp;#xD;1352-4658 (Linking)&lt;/isbn&gt;&lt;accession-num&gt;22874661&lt;/accession-num&gt;&lt;urls&gt;&lt;related-urls&gt;&lt;url&gt;http://www.ncbi.nlm.nih.gov/pubmed/22874661&lt;/url&gt;&lt;url&gt;http://journals.cambridge.org/download.php?file=%2F24270_08AF282DC4A11F169B025CB2E04519FF_journals__BCP_S1352465812000446a.pdf&amp;amp;cover=Y&amp;amp;code=3a704b3b08655d98be3d4e84592ebdd3&lt;/url&gt;&lt;/related-urls&gt;&lt;/urls&gt;&lt;electronic-resource-num&gt;10.1017/S1352465812000446&lt;/electronic-resource-num&gt;&lt;language&gt;Eng&lt;/language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Hovland et al 2012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ovland et al., 2012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AI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51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16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05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Ib3llcjwvQXV0aG9yPjxZZWFyPjIwMDk8L1llYXI+PFJl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Ib3llcjwvQXV0aG9yPjxZZWFyPjIwMDk8L1llYXI+PFJl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Hoyer et al 2009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oyer et al., 2009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SWQ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G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58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1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21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oyer et al., 2009 REL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SWQ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16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53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47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JdG88L0F1dGhvcj48WWVhcj4yMDAxPC9ZZWFyPjxSZWNO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JdG88L0F1dGhvcj48WWVhcj4yMDAxPC9ZZWFyPjxSZWNO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Ito et al 2001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Ito et al., 2001 EXP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10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03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Jazaieri&lt;/Author&gt;&lt;Year&gt;2012&lt;/Year&gt;&lt;RecNum&gt;9106&lt;/RecNum&gt;&lt;DisplayText&gt;(Jazaieri et al 2012)&lt;/DisplayText&gt;&lt;record&gt;&lt;rec-number&gt;9106&lt;/rec-number&gt;&lt;foreign-keys&gt;&lt;key app="EN" db-id="5f0wt0rziafawxexsf45vte6sww5axf02ete" timestamp="1377625157"&gt;9106&lt;/key&gt;&lt;key app="ENWeb" db-id=""&gt;0&lt;/key&gt;&lt;/foreign-keys&gt;&lt;ref-type name="Journal Article"&gt;17&lt;/ref-type&gt;&lt;contributors&gt;&lt;authors&gt;&lt;author&gt;Jazaieri, H.&lt;/author&gt;&lt;author&gt;Goldin, P. R.&lt;/author&gt;&lt;author&gt;Werner, K.&lt;/author&gt;&lt;author&gt;Ziv, M.&lt;/author&gt;&lt;author&gt;Gross, J. J.&lt;/author&gt;&lt;/authors&gt;&lt;/contributors&gt;&lt;auth-address&gt;Stanford University.&lt;/auth-address&gt;&lt;titles&gt;&lt;title&gt;A Randomized Trial of MBSR Versus Aerobic Exercise for Social Anxiety Disorder&lt;/title&gt;&lt;secondary-title&gt;J Clin Psychol&lt;/secondary-title&gt;&lt;alt-title&gt;Journal of clinical psychology&lt;/alt-title&gt;&lt;/titles&gt;&lt;periodical&gt;&lt;full-title&gt;J Clin Psychol&lt;/full-title&gt;&lt;abbr-1&gt;J Clin Psychol&lt;/abbr-1&gt;&lt;/periodical&gt;&lt;alt-periodical&gt;&lt;full-title&gt;Journal of Clinical Psychology&lt;/full-title&gt;&lt;/alt-periodical&gt;&lt;edition&gt;2012/05/25&lt;/edition&gt;&lt;dates&gt;&lt;year&gt;2012&lt;/year&gt;&lt;pub-dates&gt;&lt;date&gt;May 23&lt;/date&gt;&lt;/pub-dates&gt;&lt;/dates&gt;&lt;isbn&gt;1097-4679 (Electronic)&amp;#xD;0021-9762 (Linking)&lt;/isbn&gt;&lt;accession-num&gt;22623316&lt;/accession-num&gt;&lt;urls&gt;&lt;related-urls&gt;&lt;url&gt;http://www.ncbi.nlm.nih.gov/pubmed/22623316&lt;/url&gt;&lt;url&gt;http://onlinelibrary.wiley.com/store/10.1002/jclp.21863/asset/jclp21863.pdf?v=1&amp;amp;t=hcx4f2u9&amp;amp;s=65ee4f2abb12c718cbc8fc6c97fb00e800ad31db&lt;/url&gt;&lt;/related-urls&gt;&lt;/urls&gt;&lt;electronic-resource-num&gt;10.1002/jclp.21863&lt;/electronic-resource-num&gt;&lt;language&gt;Eng&lt;/language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Jazaieri et al 2012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Jazaieri et al., 2012 MIND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66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63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LZW5hcmR5PC9BdXRob3I+PFllYXI+MjAwMzwvWWVhcj48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LZW5hcmR5PC9BdXRob3I+PFllYXI+MjAwMzwvWWVhcj48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Kenardy et al 2003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Kenardy et al., 2003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TAI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54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4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LbGVpbjwvQXV0aG9yPjxZZWFyPjIwMDY8L1llYXI+PFJl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LbGVpbjwvQXV0aG9yPjxZZWFyPjIwMDY8L1llYXI+PFJl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Klein et al 2006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Klein et al., 2006 Bib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S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84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17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Klein et al., 2006 i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S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21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58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Kocovski&lt;/Author&gt;&lt;Year&gt;2013&lt;/Year&gt;&lt;RecNum&gt;10473&lt;/RecNum&gt;&lt;DisplayText&gt;(Kocovski et al 2013)&lt;/DisplayText&gt;&lt;record&gt;&lt;rec-number&gt;10473&lt;/rec-number&gt;&lt;foreign-keys&gt;&lt;key app="EN" db-id="5f0wt0rziafawxexsf45vte6sww5axf02ete" timestamp="1397840288"&gt;10473&lt;/key&gt;&lt;key app="ENWeb" db-id=""&gt;0&lt;/key&gt;&lt;/foreign-keys&gt;&lt;ref-type name="Journal Article"&gt;17&lt;/ref-type&gt;&lt;contributors&gt;&lt;authors&gt;&lt;author&gt;Kocovski, N. L.&lt;/author&gt;&lt;author&gt;Fleming, J. E.&lt;/author&gt;&lt;author&gt;Hawley, L. L.&lt;/author&gt;&lt;author&gt;Huta, V.&lt;/author&gt;&lt;author&gt;Antony, M. M.&lt;/author&gt;&lt;/authors&gt;&lt;/contributors&gt;&lt;auth-address&gt;Department of Psychology, Wilfrid Laurier University, 75 University Ave., Waterloo, Ontario N2L 3C5, Canada. Electronic address: nkocovski@wlu.ca.&lt;/auth-address&gt;&lt;titles&gt;&lt;title&gt;Mindfulness and acceptance-based group therapy versus traditional cognitive behavioral group therapy for social anxiety disorder: A randomized controlled trial&lt;/title&gt;&lt;secondary-title&gt;Behav Res Ther&lt;/secondary-title&gt;&lt;alt-title&gt;Behaviour research and therapy&lt;/alt-title&gt;&lt;/titles&gt;&lt;periodical&gt;&lt;full-title&gt;Behav Res Ther&lt;/full-title&gt;&lt;abbr-1&gt;Behaviour Research and Therapy&lt;/abbr-1&gt;&lt;/periodical&gt;&lt;alt-periodical&gt;&lt;full-title&gt;Behaviour Research and Therapy&lt;/full-title&gt;&lt;/alt-periodical&gt;&lt;pages&gt;889-98&lt;/pages&gt;&lt;volume&gt;51&lt;/volume&gt;&lt;number&gt;12&lt;/number&gt;&lt;edition&gt;2013/11/14&lt;/edition&gt;&lt;dates&gt;&lt;year&gt;2013&lt;/year&gt;&lt;pub-dates&gt;&lt;date&gt;Dec&lt;/date&gt;&lt;/pub-dates&gt;&lt;/dates&gt;&lt;isbn&gt;0005-7967&lt;/isbn&gt;&lt;accession-num&gt;24220538&lt;/accession-num&gt;&lt;urls&gt;&lt;related-urls&gt;&lt;url&gt;http://ac.els-cdn.com/S0005796713001824/1-s2.0-S0005796713001824-main.pdf?_tid=f59494a4-be70-11e3-bef6-00000aab0f27&amp;amp;acdnat=1396887991_e1c56f980a0c41cbdeb4cdd5dfb291bb&lt;/url&gt;&lt;/related-urls&gt;&lt;/urls&gt;&lt;electronic-resource-num&gt;10.1016/j.brat.2013.10.007&lt;/electronic-resource-num&gt;&lt;remote-database-provider&gt;Nlm&lt;/remote-database-provider&gt;&lt;language&gt;eng&lt;/language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Kocovski et al 2013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Kocovski et al., 2013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50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7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Kocovski et al., 2013 Mind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52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72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MYWRvdWNldXI8L0F1dGhvcj48WWVhcj4yMDAwPC9ZZWFy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MYWRvdWNldXI8L0F1dGhvcj48WWVhcj4yMDAwPC9ZZWFy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Ladouceur et al 2000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adouceur et al., 2000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BAI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G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73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03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1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MZWljaHNlbnJpbmc8L0F1dGhvcj48WWVhcj4yMDA5PC9Z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MZWljaHNlbnJpbmc8L0F1dGhvcj48WWVhcj4yMDA5PC9Z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Leichsenring et al 2009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eichsenring et al., 2009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G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83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3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66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eichsenring et al., 2009 PDTh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05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87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7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Leichsenring et al.&lt;/Author&gt;&lt;Year&gt;2013&lt;/Year&gt;&lt;RecNum&gt;11252&lt;/RecNum&gt;&lt;DisplayText&gt;(Leichsenring et al. 2013)&lt;/DisplayText&gt;&lt;record&gt;&lt;rec-number&gt;11252&lt;/rec-number&gt;&lt;foreign-keys&gt;&lt;key app="EN" db-id="a0s25tz9qrtffgex25r5df9ba0vxsf50teds" timestamp="1367333046"&gt;11252&lt;/key&gt;&lt;/foreign-keys&gt;&lt;ref-type name="Journal Article"&gt;17&lt;/ref-type&gt;&lt;contributors&gt;&lt;authors&gt;&lt;author&gt;Leichsenring et al.,&lt;/author&gt;&lt;/authors&gt;&lt;/contributors&gt;&lt;titles&gt;&lt;title&gt;Psychodynamic Therapy and Cognitive-Behavioral Therapy in Social Anxiety Disorder: A Multicenter Randomized Controlled Trial&lt;/title&gt;&lt;secondary-title&gt;Am J Psychiatry&lt;/secondary-title&gt;&lt;/titles&gt;&lt;periodical&gt;&lt;full-title&gt;Am J Psychiatry&lt;/full-title&gt;&lt;abbr-1&gt;American Journal of Psychiatry&lt;/abbr-1&gt;&lt;/periodical&gt;&lt;volume&gt;(in press)&lt;/volume&gt;&lt;dates&gt;&lt;year&gt;2013&lt;/year&gt;&lt;/dates&gt;&lt;urls&gt;&lt;/urls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 w:rsidRPr="002F056D"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Leichsenring et al. 2013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;</w:t>
            </w:r>
            <w:r w:rsidRPr="002F056D">
              <w:rPr>
                <w:rFonts w:ascii="Arial Narrow" w:hAnsi="Arial Narrow"/>
                <w:sz w:val="16"/>
                <w:szCs w:val="16"/>
              </w:rPr>
              <w:t xml:space="preserve"> 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MZWljaHNlbnJpbmc8L0F1dGhvcj48WWVhcj4yMDE0PC9Z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MZWljaHNlbnJpbmc8L0F1dGhvcj48WWVhcj4yMDE0PC9Z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Leichsenring et al 2014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eichsenring et al., 2013 /2014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87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3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3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91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eichsenring et al., 2013 /2014 PDTh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03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73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85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99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MaWRyZW48L0F1dGhvcj48WWVhcj4xOTk0PC9ZZWFyPjxS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MaWRyZW48L0F1dGhvcj48WWVhcj4xOTk0PC9ZZWFyPjxS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Lidren et al 1994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idren et al., 1994 Biblio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anic Frequency (self-monitoring)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03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7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01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idren et al., 1994 CBTG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anic Frequency (self-monitoring)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40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72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73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MaW5kZW48L0F1dGhvcj48WWVhcj4yMDA1PC9ZZWFyPjxS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MaW5kZW48L0F1dGhvcj48WWVhcj4yMDA1PC9ZZWFyPjxS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Linden et al 2005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inden et al., 2005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G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45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13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Lindsay&lt;/Author&gt;&lt;Year&gt;1987&lt;/Year&gt;&lt;RecNum&gt;1688&lt;/RecNum&gt;&lt;DisplayText&gt;(Lindsay et al 1987)&lt;/DisplayText&gt;&lt;record&gt;&lt;rec-number&gt;1688&lt;/rec-number&gt;&lt;foreign-keys&gt;&lt;key app="EN" db-id="5f0wt0rziafawxexsf45vte6sww5axf02ete" timestamp="1377623916"&gt;1688&lt;/key&gt;&lt;key app="ENWeb" db-id=""&gt;0&lt;/key&gt;&lt;/foreign-keys&gt;&lt;ref-type name="Journal Article"&gt;17&lt;/ref-type&gt;&lt;contributors&gt;&lt;authors&gt;&lt;author&gt;Lindsay, W. R.&lt;/author&gt;&lt;author&gt;Gamsu, C. V.&lt;/author&gt;&lt;author&gt;McLaughlin, E.&lt;/author&gt;&lt;author&gt;Hood, E. M.&lt;/author&gt;&lt;author&gt;Espie, C. A.&lt;/author&gt;&lt;/authors&gt;&lt;/contributors&gt;&lt;titles&gt;&lt;title&gt;A controlled trial of treatments for generalized anxiety&lt;/title&gt;&lt;secondary-title&gt;Br J Clin Psychol&lt;/secondary-title&gt;&lt;/titles&gt;&lt;periodical&gt;&lt;full-title&gt;Br J Clin Psychol&lt;/full-title&gt;&lt;/periodical&gt;&lt;pages&gt;3-15&lt;/pages&gt;&lt;volume&gt;26&lt;/volume&gt;&lt;number&gt;Pt 1&lt;/number&gt;&lt;keywords&gt;&lt;keyword&gt;Adult&lt;/keyword&gt;&lt;keyword&gt;Anxiety Disorders/psychology/*therapy&lt;/keyword&gt;&lt;keyword&gt;Behavior Therapy/*methods&lt;/keyword&gt;&lt;keyword&gt;Chronic Disease&lt;/keyword&gt;&lt;keyword&gt;*Cognition&lt;/keyword&gt;&lt;keyword&gt;Comparative Study&lt;/keyword&gt;&lt;keyword&gt;Female&lt;/keyword&gt;&lt;keyword&gt;Follow-Up Studies&lt;/keyword&gt;&lt;keyword&gt;Human&lt;/keyword&gt;&lt;keyword&gt;Lorazepam/*therapeutic use&lt;/keyword&gt;&lt;keyword&gt;Male&lt;/keyword&gt;&lt;keyword&gt;Middle Age&lt;/keyword&gt;&lt;keyword&gt;Psychological Tests&lt;/keyword&gt;&lt;/keywords&gt;&lt;dates&gt;&lt;year&gt;1987&lt;/year&gt;&lt;/dates&gt;&lt;label&gt;87158321&lt;/label&gt;&lt;urls&gt;&lt;/urls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Lindsay et al 1987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indsay et al., 1987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GHQ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G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66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0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indsay et al., 1987 LOR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GHQ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37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lastRenderedPageBreak/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indsay et al., 1987 PP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 xml:space="preserve">GHQ 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0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41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73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Loerch&lt;/Author&gt;&lt;Year&gt;1999&lt;/Year&gt;&lt;RecNum&gt;1873&lt;/RecNum&gt;&lt;DisplayText&gt;(Loerch et al 1999)&lt;/DisplayText&gt;&lt;record&gt;&lt;rec-number&gt;1873&lt;/rec-number&gt;&lt;foreign-keys&gt;&lt;key app="EN" db-id="5f0wt0rziafawxexsf45vte6sww5axf02ete" timestamp="1377623936"&gt;1873&lt;/key&gt;&lt;key app="ENWeb" db-id=""&gt;0&lt;/key&gt;&lt;/foreign-keys&gt;&lt;ref-type name="Journal Article"&gt;17&lt;/ref-type&gt;&lt;contributors&gt;&lt;authors&gt;&lt;author&gt;Loerch, B.&lt;/author&gt;&lt;author&gt;Graf-Morgenstern, M.&lt;/author&gt;&lt;author&gt;Hautzinger, M.&lt;/author&gt;&lt;author&gt;Schlegel, S.&lt;/author&gt;&lt;author&gt;Hain, C.&lt;/author&gt;&lt;author&gt;Sandmann, J.&lt;/author&gt;&lt;author&gt;Benkert, O.&lt;/author&gt;&lt;/authors&gt;&lt;/contributors&gt;&lt;titles&gt;&lt;title&gt;Randomised placebo-controlled trial of moclobemide, cognitive-behavioural therapy and their combination in panic disorder with agoraphobia&lt;/title&gt;&lt;secondary-title&gt;Br J Psychiatry&lt;/secondary-title&gt;&lt;/titles&gt;&lt;periodical&gt;&lt;full-title&gt;Br J Psychiatry&lt;/full-title&gt;&lt;/periodical&gt;&lt;pages&gt;205-12&lt;/pages&gt;&lt;volume&gt;174&lt;/volume&gt;&lt;keywords&gt;&lt;keyword&gt;Adolescence&lt;/keyword&gt;&lt;keyword&gt;Adult&lt;/keyword&gt;&lt;keyword&gt;Aged&lt;/keyword&gt;&lt;keyword&gt;Agoraphobia/drug therapy/*therapy&lt;/keyword&gt;&lt;keyword&gt;Analysis of Variance&lt;/keyword&gt;&lt;keyword&gt;Antidepressive Agents/*therapeutic use&lt;/keyword&gt;&lt;keyword&gt;Benzamides/*therapeutic use&lt;/keyword&gt;&lt;keyword&gt;Cognitive Therapy/*methods&lt;/keyword&gt;&lt;keyword&gt;Combined Modality Therapy&lt;/keyword&gt;&lt;keyword&gt;Fear&lt;/keyword&gt;&lt;keyword&gt;Female&lt;/keyword&gt;&lt;keyword&gt;Follow-Up Studies&lt;/keyword&gt;&lt;keyword&gt;Human&lt;/keyword&gt;&lt;keyword&gt;Male&lt;/keyword&gt;&lt;keyword&gt;Middle Age&lt;/keyword&gt;&lt;keyword&gt;Panic Disorder/drug therapy/*therapy&lt;/keyword&gt;&lt;keyword&gt;Patient Compliance&lt;/keyword&gt;&lt;keyword&gt;Support, Non-U.S. Gov&amp;apos;t&lt;/keyword&gt;&lt;keyword&gt;Treatment Outcome&lt;/keyword&gt;&lt;/keywords&gt;&lt;dates&gt;&lt;year&gt;1999&lt;/year&gt;&lt;/dates&gt;&lt;label&gt;99377553&lt;/label&gt;&lt;urls&gt;&lt;related-urls&gt;&lt;url&gt;http://bjp.rcpsych.org/content/bjprcpsych/174/3/205.full.pdf&lt;/url&gt;&lt;/related-urls&gt;&lt;/urls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Loerch et al 1999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oerch et al. 1999 CBT+PLA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FQ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20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2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oerch et al. 1999 MOC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FQ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71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93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oerch et al. 1999 PLA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FQ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0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29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73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  <w:r w:rsidR="00751F14"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NYXJjaGFuZDwvQXV0aG9yPjxZZWFyPjIwMDk8L1llYXI+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</w:fldData>
              </w:fldChar>
            </w:r>
            <w:r w:rsidR="00751F14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 w:rsidR="00751F14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NYXJjaGFuZDwvQXV0aG9yPjxZZWFyPjIwMDk8L1llYXI+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</w:fldData>
              </w:fldChar>
            </w:r>
            <w:r w:rsidR="00751F14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 w:rsidR="00751F14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="00751F14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="00751F14"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="00751F14"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 w:rsidR="00751F14"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Marchand et al 2009)</w:t>
            </w:r>
            <w:r w:rsidR="00751F14"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Marchand et al., 2009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Anxiety Sensitivity Index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08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8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85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751F14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Marks&lt;/Author&gt;&lt;Year&gt;1993&lt;/Year&gt;&lt;RecNum&gt;184&lt;/RecNum&gt;&lt;DisplayText&gt;(Marks et al 1993)&lt;/DisplayText&gt;&lt;record&gt;&lt;rec-number&gt;184&lt;/rec-number&gt;&lt;foreign-keys&gt;&lt;key app="EN" db-id="5f0wt0rziafawxexsf45vte6sww5axf02ete" timestamp="1377623294"&gt;184&lt;/key&gt;&lt;key app="ENWeb" db-id=""&gt;0&lt;/key&gt;&lt;/foreign-keys&gt;&lt;ref-type name="Journal Article"&gt;17&lt;/ref-type&gt;&lt;contributors&gt;&lt;authors&gt;&lt;author&gt;Marks, I. M.&lt;/author&gt;&lt;author&gt;Swinson, R. P.&lt;/author&gt;&lt;author&gt;Basoglu, M.&lt;/author&gt;&lt;author&gt;Kuch, K.&lt;/author&gt;&lt;author&gt;Noshirvani, H.&lt;/author&gt;&lt;author&gt;O. Sullivan G&lt;/author&gt;&lt;author&gt;Lelliott, P. T.&lt;/author&gt;&lt;author&gt;Kirby, M.&lt;/author&gt;&lt;author&gt;McNamee, G.&lt;/author&gt;&lt;author&gt;Sengun, S.&lt;/author&gt;&lt;author&gt;Wickwire, Kim&lt;/author&gt;&lt;/authors&gt;&lt;/contributors&gt;&lt;titles&gt;&lt;title&gt;Alprazolam and exposure alone and combined in panic disorder with agoraphobia. A controlled study in London and Toronto&lt;/title&gt;&lt;secondary-title&gt;Br J Psychiatry&lt;/secondary-title&gt;&lt;/titles&gt;&lt;periodical&gt;&lt;full-title&gt;Br J Psychiatry&lt;/full-title&gt;&lt;/periodical&gt;&lt;pages&gt;776-87&lt;/pages&gt;&lt;volume&gt;162&lt;/volume&gt;&lt;keywords&gt;&lt;keyword&gt;Adolescence&lt;/keyword&gt;&lt;keyword&gt;Adult&lt;/keyword&gt;&lt;keyword&gt;Aged&lt;/keyword&gt;&lt;keyword&gt;Agoraphobia psychology&lt;/keyword&gt;&lt;keyword&gt;Arousal drug effects&lt;/keyword&gt;&lt;keyword&gt;Combined Modality Therapy&lt;/keyword&gt;&lt;keyword&gt;Follow Up Studies&lt;/keyword&gt;&lt;keyword&gt;Middle Age&lt;/keyword&gt;&lt;keyword&gt;Phobic Disorders psychology&lt;/keyword&gt;&lt;keyword&gt;*Agoraphobia therapy&lt;/keyword&gt;&lt;keyword&gt;*Alprazolam therapeutic use&lt;/keyword&gt;&lt;keyword&gt;*Desensitization, Psychologic&lt;/keyword&gt;&lt;keyword&gt;*Phobic Disorders therapy&lt;/keyword&gt;&lt;keyword&gt;Comparative Study&lt;/keyword&gt;&lt;keyword&gt;Female&lt;/keyword&gt;&lt;keyword&gt;Human&lt;/keyword&gt;&lt;keyword&gt;Male&lt;/keyword&gt;&lt;keyword&gt;Support, Non U.S. Gov&amp;apos;t&lt;/keyword&gt;&lt;keyword&gt;Alprazolam&lt;/keyword&gt;&lt;/keywords&gt;&lt;dates&gt;&lt;year&gt;1993&lt;/year&gt;&lt;/dates&gt;&lt;urls&gt;&lt;/urls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Marks et al 1993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>Marks et al., 1993 CBT+PLA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N panic attack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28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0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01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71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>Marks et al., 1993 PLA+RLX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N panic attack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58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78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35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2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Mavissakalian&lt;/Author&gt;&lt;Year&gt;1986&lt;/Year&gt;&lt;RecNum&gt;3649&lt;/RecNum&gt;&lt;DisplayText&gt;(Mavissakalian and Michelson 1986)&lt;/DisplayText&gt;&lt;record&gt;&lt;rec-number&gt;3649&lt;/rec-number&gt;&lt;foreign-keys&gt;&lt;key app="EN" db-id="5f0wt0rziafawxexsf45vte6sww5axf02ete" timestamp="1377624139"&gt;3649&lt;/key&gt;&lt;key app="ENWeb" db-id=""&gt;0&lt;/key&gt;&lt;/foreign-keys&gt;&lt;ref-type name="Journal Article"&gt;17&lt;/ref-type&gt;&lt;contributors&gt;&lt;authors&gt;&lt;author&gt;Mavissakalian, M.&lt;/author&gt;&lt;author&gt;Michelson, L.&lt;/author&gt;&lt;/authors&gt;&lt;/contributors&gt;&lt;titles&gt;&lt;title&gt;Two-year follow-up of exposure and imipramine treatment of agoraphobia&lt;/title&gt;&lt;secondary-title&gt;Am J Psychiatry&lt;/secondary-title&gt;&lt;/titles&gt;&lt;periodical&gt;&lt;full-title&gt;Am J Psychiatry&lt;/full-title&gt;&lt;abbr-1&gt;American Journal of Psychiatry&lt;/abbr-1&gt;&lt;/periodical&gt;&lt;pages&gt;1106-12&lt;/pages&gt;&lt;volume&gt;143&lt;/volume&gt;&lt;number&gt;9&lt;/number&gt;&lt;keywords&gt;&lt;keyword&gt;Agoraphobia/drug therapy/psychology/*therapy&lt;/keyword&gt;&lt;keyword&gt;*Behavior Therapy&lt;/keyword&gt;&lt;keyword&gt;Clinical Trials&lt;/keyword&gt;&lt;keyword&gt;Combined Modality Therapy&lt;/keyword&gt;&lt;keyword&gt;Depressive Disorder/prevention &amp;amp; control&lt;/keyword&gt;&lt;keyword&gt;Follow-Up Studies&lt;/keyword&gt;&lt;keyword&gt;Human&lt;/keyword&gt;&lt;keyword&gt;Imipramine/*therapeutic use&lt;/keyword&gt;&lt;keyword&gt;*Implosive Therapy&lt;/keyword&gt;&lt;keyword&gt;Outcome and Process Assessment (Health Care)&lt;/keyword&gt;&lt;keyword&gt;Phobic Disorders/*therapy&lt;/keyword&gt;&lt;keyword&gt;Psychiatric Status Rating Scales&lt;/keyword&gt;&lt;keyword&gt;Support, U.S. Gov&amp;apos;t, P.H.S.&lt;/keyword&gt;&lt;/keywords&gt;&lt;dates&gt;&lt;year&gt;1986&lt;/year&gt;&lt;pub-dates&gt;&lt;date&gt;Sep&lt;/date&gt;&lt;/pub-dates&gt;&lt;/dates&gt;&lt;accession-num&gt;3529993&lt;/accession-num&gt;&lt;urls&gt;&lt;related-urls&gt;&lt;url&gt;http://www.ncbi.nlm.nih.gov/entrez/query.fcgi?cmd=Retrieve&amp;amp;db=PubMed&amp;amp;dopt=Citation&amp;amp;list_uids=3529993&lt;/url&gt;&lt;/related-urls&gt;&lt;/urls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Mavissakalian and Michelson 1986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Mavissakalian et al., 1986b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Zung Anxiety Scale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01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38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6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32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Mavissakalian et al., 1986b IMI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Zung Anxiety Scale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19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56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68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42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Mavissakalian et al., 1986b PLA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Zung Anxiety Scale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0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34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32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05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87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Mersch&lt;/Author&gt;&lt;Year&gt;1995&lt;/Year&gt;&lt;RecNum&gt;9788&lt;/RecNum&gt;&lt;DisplayText&gt;(Mersch 1995)&lt;/DisplayText&gt;&lt;record&gt;&lt;rec-number&gt;9788&lt;/rec-number&gt;&lt;foreign-keys&gt;&lt;key app="EN" db-id="5f0wt0rziafawxexsf45vte6sww5axf02ete" timestamp="1384374539"&gt;9788&lt;/key&gt;&lt;/foreign-keys&gt;&lt;ref-type name="Journal Article"&gt;17&lt;/ref-type&gt;&lt;contributors&gt;&lt;authors&gt;&lt;author&gt;Mersch, P. P.&lt;/author&gt;&lt;/authors&gt;&lt;/contributors&gt;&lt;auth-address&gt;Department of Biological Psychiatry, Academic Hospital Groningen, The Netherlands.&lt;/auth-address&gt;&lt;titles&gt;&lt;title&gt;The treatment of social phobia: the differential effectiveness of exposure in vivo and an integration of exposure in vivo, rational emotive therapy and social skills training&lt;/title&gt;&lt;secondary-title&gt;Behav Res Ther&lt;/secondary-title&gt;&lt;alt-title&gt;Behaviour research and therapy&lt;/alt-title&gt;&lt;/titles&gt;&lt;periodical&gt;&lt;full-title&gt;Behav Res Ther&lt;/full-title&gt;&lt;abbr-1&gt;Behaviour Research and Therapy&lt;/abbr-1&gt;&lt;/periodical&gt;&lt;alt-periodical&gt;&lt;full-title&gt;Behaviour Research and Therapy&lt;/full-title&gt;&lt;/alt-periodical&gt;&lt;pages&gt;259-69&lt;/pages&gt;&lt;volume&gt;33&lt;/volume&gt;&lt;number&gt;3&lt;/number&gt;&lt;keywords&gt;&lt;keyword&gt;Adult&lt;/keyword&gt;&lt;keyword&gt;Behavior Therapy/*methods&lt;/keyword&gt;&lt;keyword&gt;Cognitive Therapy/methods&lt;/keyword&gt;&lt;keyword&gt;Combined Modality Therapy&lt;/keyword&gt;&lt;keyword&gt;Desensitization, Psychologic/*methods&lt;/keyword&gt;&lt;keyword&gt;Female&lt;/keyword&gt;&lt;keyword&gt;Follow-Up Studies&lt;/keyword&gt;&lt;keyword&gt;Humans&lt;/keyword&gt;&lt;keyword&gt;Male&lt;/keyword&gt;&lt;keyword&gt;Middle Aged&lt;/keyword&gt;&lt;keyword&gt;Personality Assessment&lt;/keyword&gt;&lt;keyword&gt;Phobic Disorders/psychology/*therapy&lt;/keyword&gt;&lt;keyword&gt;Psychotherapy, Rational-Emotive/*methods&lt;/keyword&gt;&lt;keyword&gt;*Social Behavior&lt;/keyword&gt;&lt;keyword&gt;Treatment Outcome&lt;/keyword&gt;&lt;/keywords&gt;&lt;dates&gt;&lt;year&gt;1995&lt;/year&gt;&lt;pub-dates&gt;&lt;date&gt;Mar&lt;/date&gt;&lt;/pub-dates&gt;&lt;/dates&gt;&lt;isbn&gt;0005-7967 (Print)&amp;#xD;0005-7967 (Linking)&lt;/isbn&gt;&lt;accession-num&gt;7726802&lt;/accession-num&gt;&lt;urls&gt;&lt;related-urls&gt;&lt;url&gt;http://www.ncbi.nlm.nih.gov/pubmed/7726802&lt;/url&gt;&lt;url&gt;http://www.sciencedirect.com/science/article/pii/000579679400038L&lt;/url&gt;&lt;/related-urls&gt;&lt;/urls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 w:rsidRPr="002F056D"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Mersch 1995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Mersch et al., 1995 EXP/INT/WL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FQ social phobi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46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04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97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Michelson&lt;/Author&gt;&lt;Year&gt;1988&lt;/Year&gt;&lt;RecNum&gt;494&lt;/RecNum&gt;&lt;DisplayText&gt;(Michelson et al 1988)&lt;/DisplayText&gt;&lt;record&gt;&lt;rec-number&gt;494&lt;/rec-number&gt;&lt;foreign-keys&gt;&lt;key app="EN" db-id="5f0wt0rziafawxexsf45vte6sww5axf02ete" timestamp="1377623563"&gt;494&lt;/key&gt;&lt;key app="ENWeb" db-id=""&gt;0&lt;/key&gt;&lt;/foreign-keys&gt;&lt;ref-type name="Journal Article"&gt;17&lt;/ref-type&gt;&lt;contributors&gt;&lt;authors&gt;&lt;author&gt;Michelson, L.&lt;/author&gt;&lt;author&gt;Mavissakalian, M.&lt;/author&gt;&lt;author&gt;Marchione, K.&lt;/author&gt;&lt;/authors&gt;&lt;/contributors&gt;&lt;auth-address&gt;Michelson, L&amp;#xD;Univ Pittsburgh,Western Psychiat Inst &amp;amp; Clin,Sch Med,Dept Psychiat,3811 Ohara St,Pittsburgh,Pa 15213, USA&amp;#xD;Univ Pittsburgh,Western Psychiat Inst &amp;amp; Clin,Sch Med,Dept Psychiat,3811 Ohara St,Pittsburgh,Pa 15213, USA&amp;#xD;Ohio State Univ,Columbus,Oh 43210&lt;/auth-address&gt;&lt;titles&gt;&lt;title&gt;Cognitive, Behavioral, and Psychophysiological Treatments of Agoraphobia - a Comparative Outcome Investigation&lt;/title&gt;&lt;secondary-title&gt;Behavior Therapy&lt;/secondary-title&gt;&lt;alt-title&gt;Behav Ther&lt;/alt-title&gt;&lt;/titles&gt;&lt;periodical&gt;&lt;full-title&gt;Behavior Therapy&lt;/full-title&gt;&lt;/periodical&gt;&lt;alt-periodical&gt;&lt;full-title&gt;Behav Ther&lt;/full-title&gt;&lt;/alt-periodical&gt;&lt;pages&gt;97-120&lt;/pages&gt;&lt;volume&gt;19&lt;/volume&gt;&lt;number&gt;2&lt;/number&gt;&lt;dates&gt;&lt;year&gt;1988&lt;/year&gt;&lt;pub-dates&gt;&lt;date&gt;Spr&lt;/date&gt;&lt;/pub-dates&gt;&lt;/dates&gt;&lt;isbn&gt;0005-7894&lt;/isbn&gt;&lt;accession-num&gt;ISI:A1988N534400001&lt;/accession-num&gt;&lt;urls&gt;&lt;related-urls&gt;&lt;url&gt;&amp;lt;Go to ISI&amp;gt;://A1988N534400001&lt;/url&gt;&lt;/related-urls&gt;&lt;/urls&gt;&lt;language&gt;English&lt;/language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Michelson et al 1988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Michelson et al., 1988 EXP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Zung Anxiety Scale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49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48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Michelson et al., 1988 Para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Zung Anxiety Scale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48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38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Michelson et al., 1988 RLX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Zung Anxiety Scale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18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38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Nw7ZydGJlcmc8L0F1dGhvcj48WWVhcj4yMDA3PC9ZZWFy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=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Nw7ZydGJlcmc8L0F1dGhvcj48WWVhcj4yMDA3PC9ZZWFy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=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Mörtberg et al 2007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Mörtberg et al., 2007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96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96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21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Mörtberg et al., 2007 CBTG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14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47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33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OZXdtYW48L0F1dGhvcj48WWVhcj4yMDExPC9ZZWFyPjxS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OZXdtYW48L0F1dGhvcj48WWVhcj4yMDExPC9ZZWFyPjxS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Newman et al 2011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Newman, 2011 CBT+IP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G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22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97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82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32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Newman, 2011 CBT+Supp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20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2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58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35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Nordahl&lt;/Author&gt;&lt;Year&gt;2016&lt;/Year&gt;&lt;RecNum&gt;13490&lt;/RecNum&gt;&lt;DisplayText&gt;(Nordahl et al 2016)&lt;/DisplayText&gt;&lt;record&gt;&lt;rec-number&gt;13490&lt;/rec-number&gt;&lt;foreign-keys&gt;&lt;key app="EN" db-id="5f0wt0rziafawxexsf45vte6sww5axf02ete" timestamp="1477681502"&gt;13490&lt;/key&gt;&lt;key app="ENWeb" db-id=""&gt;0&lt;/key&gt;&lt;/foreign-keys&gt;&lt;ref-type name="Journal Article"&gt;17&lt;/ref-type&gt;&lt;contributors&gt;&lt;authors&gt;&lt;author&gt;Nordahl, H. M.&lt;/author&gt;&lt;author&gt;Vogel, P. A.&lt;/author&gt;&lt;author&gt;Morken, G.&lt;/author&gt;&lt;author&gt;Stiles, T. C.&lt;/author&gt;&lt;author&gt;Sandvik, P.&lt;/author&gt;&lt;author&gt;Wells, A.&lt;/author&gt;&lt;/authors&gt;&lt;/contributors&gt;&lt;auth-address&gt;Department of Psychology, Norwegian University of Science and Technology, Trondheim, Norway.&lt;/auth-address&gt;&lt;titles&gt;&lt;title&gt;Paroxetine, Cognitive Therapy or Their Combination in the Treatment of Social Anxiety Disorder with and without Avoidant Personality Disorder: A Randomized Clinical Trial&lt;/title&gt;&lt;secondary-title&gt;Psychother Psychosom&lt;/secondary-title&gt;&lt;/titles&gt;&lt;periodical&gt;&lt;full-title&gt;Psychother Psychosom&lt;/full-title&gt;&lt;/periodical&gt;&lt;pages&gt;346-356&lt;/pages&gt;&lt;volume&gt;85&lt;/volume&gt;&lt;number&gt;6&lt;/number&gt;&lt;dates&gt;&lt;year&gt;2016&lt;/year&gt;&lt;pub-dates&gt;&lt;date&gt;Oct 15&lt;/date&gt;&lt;/pub-dates&gt;&lt;/dates&gt;&lt;isbn&gt;1423-0348 (Electronic)&amp;#xD;0033-3190 (Linking)&lt;/isbn&gt;&lt;accession-num&gt;27744447&lt;/accession-num&gt;&lt;urls&gt;&lt;related-urls&gt;&lt;url&gt;https://www.ncbi.nlm.nih.gov/pubmed/27744447&lt;/url&gt;&lt;/related-urls&gt;&lt;/urls&gt;&lt;electronic-resource-num&gt;10.1159/000447013&lt;/electronic-resource-num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Nordahl et al 2016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Nordahl et al. 2016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59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9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Nordahl et al. 2016 PLA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0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89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57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Nordahl et al. 2016 SSRI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52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9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Ob3JkaW48L0F1dGhvcj48WWVhcj4yMDEwPC9ZZWFyPjxS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Ob3JkaW48L0F1dGhvcj48WWVhcj4yMDEwPC9ZZWFyPjxS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Nordin et al 2010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Nordin et al., 2010 Biblio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S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22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75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Oosterbaan&lt;/Author&gt;&lt;Year&gt;2001&lt;/Year&gt;&lt;RecNum&gt;9333&lt;/RecNum&gt;&lt;DisplayText&gt;(Oosterbaan et al 2001)&lt;/DisplayText&gt;&lt;record&gt;&lt;rec-number&gt;9333&lt;/rec-number&gt;&lt;foreign-keys&gt;&lt;key app="EN" db-id="a0s25tz9qrtffgex25r5df9ba0vxsf50teds" timestamp="0"&gt;9333&lt;/key&gt;&lt;/foreign-keys&gt;&lt;ref-type name="Journal Article"&gt;17&lt;/ref-type&gt;&lt;contributors&gt;&lt;authors&gt;&lt;author&gt;Oosterbaan, DD.&lt;/author&gt;&lt;author&gt;van Balkom, AJ.&lt;/author&gt;&lt;author&gt;Spinhoven, P.&lt;/author&gt;&lt;author&gt;van Oppen, P.&lt;/author&gt;&lt;author&gt;van Dyck, R.&lt;/author&gt;&lt;/authors&gt;&lt;/contributors&gt;&lt;titles&gt;&lt;title&gt;Cognitive therapy versus moclobemide in social phobia: a controlled study&lt;/title&gt;&lt;secondary-title&gt;Clin Psychol Psychother.&lt;/secondary-title&gt;&lt;/titles&gt;&lt;periodical&gt;&lt;full-title&gt;Clin Psychol Psychother.&lt;/full-title&gt;&lt;/periodical&gt;&lt;pages&gt;263-73&lt;/pages&gt;&lt;volume&gt;8&lt;/volume&gt;&lt;number&gt;4&lt;/number&gt;&lt;dates&gt;&lt;year&gt;2001&lt;/year&gt;&lt;/dates&gt;&lt;urls&gt;&lt;/urls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Oosterbaan et al 2001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Oosterbaan et al., 2001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 anxiety subscale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82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77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98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Oosterbaan et al., 2001 MOC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 anxiety subscale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90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2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57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Oosterbaan et al., 2001 PLA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 anxiety subscale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0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52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2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2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Pc3Q8L0F1dGhvcj48WWVhcj4yMDAwPC9ZZWFyPjxSZWNO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Pc3Q8L0F1dGhvcj48WWVhcj4yMDAwPC9ZZWFyPjxSZWNO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Ost and Breitholtz 2000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Öst &amp; Breitholtz, 2000 AR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G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59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7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Öst &amp; Breitholtz, 2000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00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81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Ost&lt;/Author&gt;&lt;Year&gt;1995&lt;/Year&gt;&lt;RecNum&gt;2450&lt;/RecNum&gt;&lt;DisplayText&gt;(Ost and Westling 1995)&lt;/DisplayText&gt;&lt;record&gt;&lt;rec-number&gt;2450&lt;/rec-number&gt;&lt;foreign-keys&gt;&lt;key app="EN" db-id="5f0wt0rziafawxexsf45vte6sww5axf02ete" timestamp="1377623998"&gt;2450&lt;/key&gt;&lt;key app="ENWeb" db-id=""&gt;0&lt;/key&gt;&lt;/foreign-keys&gt;&lt;ref-type name="Journal Article"&gt;17&lt;/ref-type&gt;&lt;contributors&gt;&lt;authors&gt;&lt;author&gt;Ost, L. G.&lt;/author&gt;&lt;author&gt;Westling, B. E.&lt;/author&gt;&lt;/authors&gt;&lt;/contributors&gt;&lt;auth-address&gt;Department of Psychology, Stockholm University, Sweden.&lt;/auth-address&gt;&lt;titles&gt;&lt;title&gt;Applied relaxation vs cognitive behavior therapy in the treatment of panic disorder&lt;/title&gt;&lt;secondary-title&gt;Behav Res Ther&lt;/secondary-title&gt;&lt;alt-title&gt;Behaviour research and therapy&lt;/alt-title&gt;&lt;/titles&gt;&lt;periodical&gt;&lt;full-title&gt;Behav Res Ther&lt;/full-title&gt;&lt;abbr-1&gt;Behaviour Research and Therapy&lt;/abbr-1&gt;&lt;/periodical&gt;&lt;alt-periodical&gt;&lt;full-title&gt;Behaviour Research and Therapy&lt;/full-title&gt;&lt;/alt-periodical&gt;&lt;pages&gt;145-58&lt;/pages&gt;&lt;volume&gt;33&lt;/volume&gt;&lt;number&gt;2&lt;/number&gt;&lt;edition&gt;1995/02/01&lt;/edition&gt;&lt;keywords&gt;&lt;keyword&gt;*Adaptation, Psychological&lt;/keyword&gt;&lt;keyword&gt;Adolescent&lt;/keyword&gt;&lt;keyword&gt;Adult&lt;/keyword&gt;&lt;keyword&gt;Agoraphobia/psychology/therapy&lt;/keyword&gt;&lt;keyword&gt;*Cognitive Therapy&lt;/keyword&gt;&lt;keyword&gt;Female&lt;/keyword&gt;&lt;keyword&gt;Follow-Up Studies&lt;/keyword&gt;&lt;keyword&gt;Humans&lt;/keyword&gt;&lt;keyword&gt;Male&lt;/keyword&gt;&lt;keyword&gt;Middle Aged&lt;/keyword&gt;&lt;keyword&gt;Panic Disorder/psychology/*therapy&lt;/keyword&gt;&lt;keyword&gt;Personality Assessment&lt;/keyword&gt;&lt;keyword&gt;Personality Inventory&lt;/keyword&gt;&lt;keyword&gt;*Relaxation Therapy&lt;/keyword&gt;&lt;keyword&gt;Treatment Outcome&lt;/keyword&gt;&lt;/keywords&gt;&lt;dates&gt;&lt;year&gt;1995&lt;/year&gt;&lt;pub-dates&gt;&lt;date&gt;Feb&lt;/date&gt;&lt;/pub-dates&gt;&lt;/dates&gt;&lt;isbn&gt;0005-7967 (Print)&amp;#xD;0005-7967 (Linking)&lt;/isbn&gt;&lt;accession-num&gt;7887873&lt;/accession-num&gt;&lt;work-type&gt;Clinical Trial&amp;#xD;Comparative Study&amp;#xD;Randomized Controlled Trial&amp;#xD;Research Support, Non-U.S. Gov&amp;apos;t&lt;/work-type&gt;&lt;urls&gt;&lt;related-urls&gt;&lt;url&gt;http://www.ncbi.nlm.nih.gov/pubmed/7887873&lt;/url&gt;&lt;/related-urls&gt;&lt;/urls&gt;&lt;language&gt;eng&lt;/language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Ost and Westling 1995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Öst &amp; Westling, 1995 AR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71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28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Öst &amp; Westling, 1995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94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7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Ost&lt;/Author&gt;&lt;Year&gt;1993&lt;/Year&gt;&lt;RecNum&gt;2451&lt;/RecNum&gt;&lt;DisplayText&gt;(Ost et al 1993)&lt;/DisplayText&gt;&lt;record&gt;&lt;rec-number&gt;2451&lt;/rec-number&gt;&lt;foreign-keys&gt;&lt;key app="EN" db-id="5f0wt0rziafawxexsf45vte6sww5axf02ete" timestamp="1377623998"&gt;2451&lt;/key&gt;&lt;key app="ENWeb" db-id=""&gt;0&lt;/key&gt;&lt;/foreign-keys&gt;&lt;ref-type name="Journal Article"&gt;17&lt;/ref-type&gt;&lt;contributors&gt;&lt;authors&gt;&lt;author&gt;Ost, L. G.&lt;/author&gt;&lt;author&gt;Westling, B. E.&lt;/author&gt;&lt;author&gt;Hellstrom, K.&lt;/author&gt;&lt;/authors&gt;&lt;/contributors&gt;&lt;auth-address&gt;Department of Psychiatry, University of Uppsala, Sweden.&lt;/auth-address&gt;&lt;titles&gt;&lt;title&gt;Applied relaxation, exposure in vivo and cognitive methods in the treatment of panic disorder with agoraphobia&lt;/title&gt;&lt;secondary-title&gt;Behav Res Ther&lt;/secondary-title&gt;&lt;alt-title&gt;Behaviour research and therapy&lt;/alt-title&gt;&lt;/titles&gt;&lt;periodical&gt;&lt;full-title&gt;Behav Res Ther&lt;/full-title&gt;&lt;abbr-1&gt;Behaviour Research and Therapy&lt;/abbr-1&gt;&lt;/periodical&gt;&lt;alt-periodical&gt;&lt;full-title&gt;Behaviour Research and Therapy&lt;/full-title&gt;&lt;/alt-periodical&gt;&lt;pages&gt;383-94&lt;/pages&gt;&lt;volume&gt;31&lt;/volume&gt;&lt;number&gt;4&lt;/number&gt;&lt;edition&gt;1993/05/01&lt;/edition&gt;&lt;keywords&gt;&lt;keyword&gt;Adult&lt;/keyword&gt;&lt;keyword&gt;Agoraphobia/psychology/*therapy&lt;/keyword&gt;&lt;keyword&gt;Cognitive Therapy/*methods&lt;/keyword&gt;&lt;keyword&gt;Desensitization, Psychologic/*methods&lt;/keyword&gt;&lt;keyword&gt;Female&lt;/keyword&gt;&lt;keyword&gt;Humans&lt;/keyword&gt;&lt;keyword&gt;Male&lt;/keyword&gt;&lt;keyword&gt;Middle Aged&lt;/keyword&gt;&lt;keyword&gt;Panic Disorder/psychology/*therapy&lt;/keyword&gt;&lt;keyword&gt;Personality Inventory&lt;/keyword&gt;&lt;keyword&gt;*Relaxation Therapy&lt;/keyword&gt;&lt;/keywords&gt;&lt;dates&gt;&lt;year&gt;1993&lt;/year&gt;&lt;pub-dates&gt;&lt;date&gt;May&lt;/date&gt;&lt;/pub-dates&gt;&lt;/dates&gt;&lt;isbn&gt;0005-7967 (Print)&amp;#xD;0005-7967 (Linking)&lt;/isbn&gt;&lt;accession-num&gt;8099789&lt;/accession-num&gt;&lt;work-type&gt;Clinical Trial&amp;#xD;Comparative Study&amp;#xD;Randomized Controlled Trial&amp;#xD;Research Support, Non-U.S. Gov&amp;apos;t&lt;/work-type&gt;&lt;urls&gt;&lt;related-urls&gt;&lt;url&gt;http://www.ncbi.nlm.nih.gov/pubmed/8099789&lt;/url&gt;&lt;/related-urls&gt;&lt;/urls&gt;&lt;language&gt;eng&lt;/language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Ost et al 1993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Öst et al., 1993 AR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FQ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59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91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Öst et al., 1993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FQ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18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24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Öst et al., 1993 EXP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FQ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32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85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Pc3Q8L0F1dGhvcj48WWVhcj4yMDA0PC9ZZWFyPjxSZWNO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Pc3Q8L0F1dGhvcj48WWVhcj4yMDA0PC9ZZWFyPjxSZWNO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Ost et al 2004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Öst et al., 2004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36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58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lastRenderedPageBreak/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Öst et al., 2004 EXP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28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45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QYXhsaW5nPC9BdXRob3I+PFllYXI+MjAxMTwvWWVhcj48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QYXhsaW5nPC9BdXRob3I+PFllYXI+MjAxMTwvWWVhcj48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Paxling et al 2011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axling et al., 2011 i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SWQ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G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76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77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QcmFza288L0F1dGhvcj48WWVhcj4yMDA2PC9ZZWFyPjxS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QcmFza288L0F1dGhvcj48WWVhcj4yMDA2PC9ZZWFyPjxS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Prasko et al 2006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rasko et al., 2006 CBT+PLA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79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77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9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22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41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04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rasko et al., 2006 MOC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55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01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62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0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09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09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Sb2JpbnNvbjwvQXV0aG9yPjxZZWFyPjIwMTA8L1llYXI+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Sb2JpbnNvbjwvQXV0aG9yPjxZZWFyPjIwMTA8L1llYXI+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Robinson et al 2010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Robinson et al., 2010 i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SWQ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G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00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30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Robinson et al., 2010 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SWQ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21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97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Sb2VtZXI8L0F1dGhvcj48WWVhcj4yMDA4PC9ZZWFyPjxS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Sb2VtZXI8L0F1dGhvcj48WWVhcj4yMDA4PC9ZZWFyPjxS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Roemer et al 2008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Roemer et al. 2008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SWQ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G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14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65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2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TYWxhYmVycmlhPC9BdXRob3I+PFllYXI+MTk5ODwvWWVh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=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TYWxhYmVycmlhPC9BdXRob3I+PFllYXI+MTk5ODwvWWVh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=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Salaberria and Echeburua 1998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laberria et al., 1998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>Social Avoidance and Distress Scale (SAD)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A11410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71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81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1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laberria et al., 1998 EXP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>Social Avoidance and Distress Scale (SAD)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A11410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43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34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31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0034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TaGFycDwvQXV0aG9yPjxZZWFyPjIwMDQ8L1llYXI+PFJl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TaGFycDwvQXV0aG9yPjxZZWFyPjIwMDQ8L1llYXI+PFJl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Sharp et al 2004)</w: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harp et al., 2004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 Response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82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2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2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harp et al., 2004 CBTG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 Response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47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53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53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TaGVhcjwvQXV0aG9yPjxZZWFyPjE5OTQ8L1llYXI+PFJl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TaGVhcjwvQXV0aG9yPjxZZWFyPjE5OTQ8L1llYXI+PFJl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Shear et al 1994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hear et al., 1994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31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6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hear et al., 1994 PP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0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95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45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TbWl0czwvQXV0aG9yPjxZZWFyPjIwMDY8L1llYXI+PFJl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TbWl0czwvQXV0aG9yPjxZZWFyPjIwMDY8L1llYXI+PFJl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Smits et al 2006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mits et al., 2006 AUD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51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71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mits et al., 2006 EXP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54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90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mits et al., 2006 PER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16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20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mits et al., 2006 PP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0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12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614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Stangier&lt;/Author&gt;&lt;Year&gt;2003&lt;/Year&gt;&lt;RecNum&gt;3611&lt;/RecNum&gt;&lt;DisplayText&gt;(Stangier et al 2003)&lt;/DisplayText&gt;&lt;record&gt;&lt;rec-number&gt;3611&lt;/rec-number&gt;&lt;foreign-keys&gt;&lt;key app="EN" db-id="5f0wt0rziafawxexsf45vte6sww5axf02ete" timestamp="1377624136"&gt;3611&lt;/key&gt;&lt;key app="ENWeb" db-id=""&gt;0&lt;/key&gt;&lt;/foreign-keys&gt;&lt;ref-type name="Journal Article"&gt;17&lt;/ref-type&gt;&lt;contributors&gt;&lt;authors&gt;&lt;author&gt;Stangier, U.&lt;/author&gt;&lt;author&gt;Heidenreich, T.&lt;/author&gt;&lt;author&gt;Peitz, M.&lt;/author&gt;&lt;author&gt;Lauterbach, W.&lt;/author&gt;&lt;author&gt;Clark, D. M.&lt;/author&gt;&lt;/authors&gt;&lt;/contributors&gt;&lt;auth-address&gt;Department of Psychology, University of Frankfurt/Main, Frankfurt, Germany. Stangier@psych.uni-frankfurt.de&lt;/auth-address&gt;&lt;titles&gt;&lt;title&gt;Cognitive therapy for social phobia: individual versus group treatment&lt;/title&gt;&lt;secondary-title&gt;Behav Res Ther&lt;/secondary-title&gt;&lt;/titles&gt;&lt;periodical&gt;&lt;full-title&gt;Behav Res Ther&lt;/full-title&gt;&lt;abbr-1&gt;Behaviour Research and Therapy&lt;/abbr-1&gt;&lt;/periodical&gt;&lt;pages&gt;991-1007&lt;/pages&gt;&lt;volume&gt;41&lt;/volume&gt;&lt;number&gt;9&lt;/number&gt;&lt;keywords&gt;&lt;keyword&gt;Adult&lt;/keyword&gt;&lt;keyword&gt;Analysis of Variance&lt;/keyword&gt;&lt;keyword&gt;Cognitive Therapy/*methods&lt;/keyword&gt;&lt;keyword&gt;Female&lt;/keyword&gt;&lt;keyword&gt;Follow-Up Studies&lt;/keyword&gt;&lt;keyword&gt;Human&lt;/keyword&gt;&lt;keyword&gt;Male&lt;/keyword&gt;&lt;keyword&gt;Phobic Disorders/psychology/*therapy&lt;/keyword&gt;&lt;keyword&gt;Psychological Theory&lt;/keyword&gt;&lt;keyword&gt;Psychotherapy, Group/methods&lt;/keyword&gt;&lt;keyword&gt;Treatment Outcome&lt;/keyword&gt;&lt;/keywords&gt;&lt;dates&gt;&lt;year&gt;2003&lt;/year&gt;&lt;pub-dates&gt;&lt;date&gt;Sep&lt;/date&gt;&lt;/pub-dates&gt;&lt;/dates&gt;&lt;accession-num&gt;12914803&lt;/accession-num&gt;&lt;urls&gt;&lt;related-urls&gt;&lt;url&gt;http://www.ncbi.nlm.nih.gov/entrez/query.fcgi?cmd=Retrieve&amp;amp;db=PubMed&amp;amp;dopt=Citation&amp;amp;list_uids=12914803&lt;/url&gt;&lt;/related-urls&gt;&lt;/urls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Stangier et al 2003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tangier et al., 2003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ocial Phobia Scale (SPS)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705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66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tangier et al., 2011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18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45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TdGFuZ2llcjwvQXV0aG9yPjxZZWFyPjIwMTE8L1llYXI+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TdGFuZ2llcjwvQXV0aG9yPjxZZWFyPjIwMTE8L1llYXI+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Stangier et al 2011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tangier et al., 2011 IP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LS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28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26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Telch&lt;/Author&gt;&lt;Year&gt;1993&lt;/Year&gt;&lt;RecNum&gt;289&lt;/RecNum&gt;&lt;DisplayText&gt;(Telch et al 1993)&lt;/DisplayText&gt;&lt;record&gt;&lt;rec-number&gt;289&lt;/rec-number&gt;&lt;foreign-keys&gt;&lt;key app="EN" db-id="5f0wt0rziafawxexsf45vte6sww5axf02ete" timestamp="1377623393"&gt;289&lt;/key&gt;&lt;key app="ENWeb" db-id=""&gt;0&lt;/key&gt;&lt;/foreign-keys&gt;&lt;ref-type name="Journal Article"&gt;17&lt;/ref-type&gt;&lt;contributors&gt;&lt;authors&gt;&lt;author&gt;Telch, M. J.&lt;/author&gt;&lt;author&gt;Lucas, J. A.&lt;/author&gt;&lt;author&gt;Schmidt, N. B.&lt;/author&gt;&lt;author&gt;Hanna, H. H.&lt;/author&gt;&lt;author&gt;LaNae Jaimez, T.&lt;/author&gt;&lt;author&gt;Lucas, R. A.&lt;/author&gt;&lt;/authors&gt;&lt;/contributors&gt;&lt;auth-address&gt;Department of Psychology, University of Texas, Austin 78704.&lt;/auth-address&gt;&lt;titles&gt;&lt;title&gt;Group cognitive-behavioral treatment of panic disorder&lt;/title&gt;&lt;secondary-title&gt;Behav Res Ther&lt;/secondary-title&gt;&lt;alt-title&gt;Behaviour research and therapy&lt;/alt-title&gt;&lt;/titles&gt;&lt;periodical&gt;&lt;full-title&gt;Behav Res Ther&lt;/full-title&gt;&lt;abbr-1&gt;Behaviour Research and Therapy&lt;/abbr-1&gt;&lt;/periodical&gt;&lt;alt-periodical&gt;&lt;full-title&gt;Behaviour Research and Therapy&lt;/full-title&gt;&lt;/alt-periodical&gt;&lt;pages&gt;279-87&lt;/pages&gt;&lt;volume&gt;31&lt;/volume&gt;&lt;number&gt;3&lt;/number&gt;&lt;edition&gt;1993/03/01&lt;/edition&gt;&lt;keywords&gt;&lt;keyword&gt;Adult&lt;/keyword&gt;&lt;keyword&gt;Agoraphobia/psychology/*therapy&lt;/keyword&gt;&lt;keyword&gt;Anxiety Disorders/psychology/therapy&lt;/keyword&gt;&lt;keyword&gt;Cognitive Therapy/*methods&lt;/keyword&gt;&lt;keyword&gt;Depressive Disorder/psychology/therapy&lt;/keyword&gt;&lt;keyword&gt;Fear&lt;/keyword&gt;&lt;keyword&gt;Female&lt;/keyword&gt;&lt;keyword&gt;Humans&lt;/keyword&gt;&lt;keyword&gt;Male&lt;/keyword&gt;&lt;keyword&gt;Panic Disorder/psychology/*therapy&lt;/keyword&gt;&lt;keyword&gt;Psychotherapy, Group/*methods&lt;/keyword&gt;&lt;/keywords&gt;&lt;dates&gt;&lt;year&gt;1993&lt;/year&gt;&lt;pub-dates&gt;&lt;date&gt;Mar&lt;/date&gt;&lt;/pub-dates&gt;&lt;/dates&gt;&lt;isbn&gt;0005-7967 (Print)&amp;#xD;0005-7967 (Linking)&lt;/isbn&gt;&lt;accession-num&gt;8476402&lt;/accession-num&gt;&lt;work-type&gt;Clinical Trial&amp;#xD;Randomized Controlled Trial&amp;#xD;Research Support, Non-U.S. Gov&amp;apos;t&lt;/work-type&gt;&lt;urls&gt;&lt;related-urls&gt;&lt;url&gt;http://www.ncbi.nlm.nih.gov/pubmed/8476402&lt;/url&gt;&lt;/related-urls&gt;&lt;/urls&gt;&lt;language&gt;eng&lt;/language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Telch et al 1993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Telch et al., 1993 CBTG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SPRA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93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86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2YW4gQXBlbGRvb3JuPC9BdXRob3I+PFllYXI+MjAwODwv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2YW4gQXBlbGRvb3JuPC9BdXRob3I+PFllYXI+MjAwODwv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van Apeldoorn et al 2010; van Apeldoorn et al 2008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val="en-US" w:eastAsia="de-DE"/>
              </w:rPr>
              <w:t>van Apeldoorn et al. 2008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50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5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79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van Apeldoorn et al. 2008 SSRI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87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87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15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Vos&lt;/Author&gt;&lt;Year&gt;2012&lt;/Year&gt;&lt;RecNum&gt;8595&lt;/RecNum&gt;&lt;DisplayText&gt;(Vos et al 2012)&lt;/DisplayText&gt;&lt;record&gt;&lt;rec-number&gt;8595&lt;/rec-number&gt;&lt;foreign-keys&gt;&lt;key app="EN" db-id="5f0wt0rziafawxexsf45vte6sww5axf02ete" timestamp="1377625032"&gt;8595&lt;/key&gt;&lt;key app="ENWeb" db-id=""&gt;0&lt;/key&gt;&lt;/foreign-keys&gt;&lt;ref-type name="Journal Article"&gt;17&lt;/ref-type&gt;&lt;contributors&gt;&lt;authors&gt;&lt;author&gt;Vos, S. P.&lt;/author&gt;&lt;author&gt;Huibers, M. J.&lt;/author&gt;&lt;author&gt;Diels, L.&lt;/author&gt;&lt;author&gt;Arntz, A.&lt;/author&gt;&lt;/authors&gt;&lt;/contributors&gt;&lt;auth-address&gt;Department of Clinical Psychological Science, Faculty of Neuroscience and Psychology, Maastricht University, The Netherlands.&lt;/auth-address&gt;&lt;titles&gt;&lt;title&gt;A randomized clinical trial of cognitive behavioral therapy and interpersonal psychotherapy for panic disorder with agoraphobia&lt;/title&gt;&lt;secondary-title&gt;Psychol Med&lt;/secondary-title&gt;&lt;alt-title&gt;Psychological medicine&lt;/alt-title&gt;&lt;/titles&gt;&lt;periodical&gt;&lt;full-title&gt;Psychol Med&lt;/full-title&gt;&lt;abbr-1&gt;Psychological Medicine&lt;/abbr-1&gt;&lt;/periodical&gt;&lt;alt-periodical&gt;&lt;full-title&gt;Psychological Medicine&lt;/full-title&gt;&lt;/alt-periodical&gt;&lt;pages&gt;1-12&lt;/pages&gt;&lt;edition&gt;2012/06/22&lt;/edition&gt;&lt;dates&gt;&lt;year&gt;2012&lt;/year&gt;&lt;pub-dates&gt;&lt;date&gt;Apr 30&lt;/date&gt;&lt;/pub-dates&gt;&lt;/dates&gt;&lt;isbn&gt;1469-8978 (Electronic)&amp;#xD;0033-2917 (Linking)&lt;/isbn&gt;&lt;accession-num&gt;22717019&lt;/accession-num&gt;&lt;urls&gt;&lt;related-urls&gt;&lt;url&gt;http://www.ncbi.nlm.nih.gov/pubmed/22717019&lt;/url&gt;&lt;url&gt;http://journals.cambridge.org/download.php?file=%2F24081_08AF282DC4A11F169B025CB2E04519FF_journals__PSM_S0033291712000876a.pdf&amp;amp;cover=Y&amp;amp;code=610dd7e402ccfc70ef0a6e06d5ccf9fa&lt;/url&gt;&lt;/related-urls&gt;&lt;/urls&gt;&lt;electronic-resource-num&gt;10.1017/S0033291712000876&lt;/electronic-resource-num&gt;&lt;language&gt;Eng&lt;/language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Vos et al 2012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Vos et al., 2012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anic Attack Frequency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64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35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XZWxsczwvQXV0aG9yPjxZZWFyPjIwMTA8L1llYXI+PFJl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XZWxsczwvQXV0aG9yPjxZZWFyPjIwMTA8L1llYXI+PFJl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Wells et al 2010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Wells, 2010 AR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SWQ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GAD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2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11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76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71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Wells, 2010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SWQ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828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573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93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/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&lt;EndNote&gt;&lt;Cite&gt;&lt;Author&gt;Wiborg&lt;/Author&gt;&lt;Year&gt;1996&lt;/Year&gt;&lt;RecNum&gt;792&lt;/RecNum&gt;&lt;DisplayText&gt;(Wiborg and Dahl 1996)&lt;/DisplayText&gt;&lt;record&gt;&lt;rec-number&gt;792&lt;/rec-number&gt;&lt;foreign-keys&gt;&lt;key app="EN" db-id="5f0wt0rziafawxexsf45vte6sww5axf02ete" timestamp="1377623721"&gt;792&lt;/key&gt;&lt;key app="ENWeb" db-id=""&gt;0&lt;/key&gt;&lt;/foreign-keys&gt;&lt;ref-type name="Journal Article"&gt;17&lt;/ref-type&gt;&lt;contributors&gt;&lt;authors&gt;&lt;author&gt;Wiborg, I. M.&lt;/author&gt;&lt;author&gt;Dahl, A. A.&lt;/author&gt;&lt;/authors&gt;&lt;/contributors&gt;&lt;titles&gt;&lt;title&gt;Does brief dynamic psychotherapy reduce the relapse rate of panic disorder?&lt;/title&gt;&lt;secondary-title&gt;Arch Gen Psychiatry&lt;/secondary-title&gt;&lt;/titles&gt;&lt;periodical&gt;&lt;full-title&gt;Arch Gen Psychiatry&lt;/full-title&gt;&lt;abbr-1&gt;Archives of General Psychiatry&lt;/abbr-1&gt;&lt;/periodical&gt;&lt;pages&gt;689-94&lt;/pages&gt;&lt;volume&gt;53&lt;/volume&gt;&lt;number&gt;8&lt;/number&gt;&lt;keywords&gt;&lt;keyword&gt;Combined Modality Therapy&lt;/keyword&gt;&lt;keyword&gt;Panic Disorder drug therapy&lt;/keyword&gt;&lt;keyword&gt;Panic Disorder psychology&lt;/keyword&gt;&lt;keyword&gt;Psychiatric Status Rating Scales&lt;/keyword&gt;&lt;keyword&gt;Recurrence&lt;/keyword&gt;&lt;keyword&gt;Risk Factors&lt;/keyword&gt;&lt;keyword&gt;Treatment Outcome&lt;/keyword&gt;&lt;keyword&gt;*Clomipramine therapeutic use&lt;/keyword&gt;&lt;keyword&gt;*Panic Disorder prevention and control&lt;/keyword&gt;&lt;keyword&gt;*Psychotherapy, Brief&lt;/keyword&gt;&lt;/keywords&gt;&lt;dates&gt;&lt;year&gt;1996&lt;/year&gt;&lt;/dates&gt;&lt;urls&gt;&lt;related-urls&gt;&lt;url&gt;http://archpsyc.jamanetwork.com/article.aspx?articleid=497627&lt;/url&gt;&lt;/related-urls&gt;&lt;/urls&gt;&lt;/record&gt;&lt;/Cite&gt;&lt;/EndNote&gt;</w:instrTex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Wiborg and Dahl 1996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Wiborg et al., 1996 CMI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HAM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3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18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457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XaWxsaWFtczwvQXV0aG9yPjxZZWFyPjE5OTY8L1llYXI+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XaWxsaWFtczwvQXV0aG9yPjxZZWFyPjE5OTY8L1llYXI+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Williams and Falbo 1996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Williams &amp; Falbo, 1996 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FQ phobi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61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45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Williams &amp; Falbo, 1996 CBT+EXP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FQ phobi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948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21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 </w:t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Williams &amp; Falbo, 1996 EXP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FQ phobia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85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342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  <w:tr w:rsidR="00A11410" w:rsidRPr="00AB0C01" w:rsidTr="00A11410">
        <w:trPr>
          <w:trHeight w:val="288"/>
        </w:trPr>
        <w:tc>
          <w:tcPr>
            <w:tcW w:w="7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11410" w:rsidRPr="002F056D" w:rsidRDefault="00A11410" w:rsidP="002D1A89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XaW1zPC9BdXRob3I+PFllYXI+MjAxMDwvWWVhcj48UmVj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begin">
                <w:fldData xml:space="preserve">PEVuZE5vdGU+PENpdGU+PEF1dGhvcj5XaW1zPC9BdXRob3I+PFllYXI+MjAxMDwvWWVhcj48UmVj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</w:fldData>
              </w:fldCha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instrText xml:space="preserve"> ADDIN EN.CITE.DATA </w:instrText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separate"/>
            </w:r>
            <w:r>
              <w:rPr>
                <w:rFonts w:ascii="Arial Narrow" w:eastAsia="Times New Roman" w:hAnsi="Arial Narrow" w:cs="Arial"/>
                <w:noProof/>
                <w:color w:val="000000"/>
                <w:sz w:val="16"/>
                <w:szCs w:val="16"/>
                <w:lang w:eastAsia="de-DE"/>
              </w:rPr>
              <w:t>(Wims et al 2010)</w:t>
            </w: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fldChar w:fldCharType="end"/>
            </w:r>
          </w:p>
        </w:tc>
        <w:tc>
          <w:tcPr>
            <w:tcW w:w="7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Wims et al., 2010 iCBT</w:t>
            </w:r>
          </w:p>
        </w:tc>
        <w:tc>
          <w:tcPr>
            <w:tcW w:w="6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11410" w:rsidRPr="002F056D" w:rsidRDefault="00A11410" w:rsidP="002D70FB">
            <w:pPr>
              <w:spacing w:after="0" w:line="240" w:lineRule="auto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SS</w:t>
            </w:r>
          </w:p>
        </w:tc>
        <w:tc>
          <w:tcPr>
            <w:tcW w:w="23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A11410" w:rsidRPr="002F056D" w:rsidRDefault="005A68C4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PDA</w:t>
            </w:r>
          </w:p>
        </w:tc>
        <w:tc>
          <w:tcPr>
            <w:tcW w:w="23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2F056D"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  <w:t>1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051</w:t>
            </w:r>
          </w:p>
        </w:tc>
        <w:tc>
          <w:tcPr>
            <w:tcW w:w="33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1</w:t>
            </w:r>
            <w:r>
              <w:rPr>
                <w:rFonts w:ascii="Arial Narrow" w:hAnsi="Arial Narrow" w:cs="Calibri"/>
                <w:color w:val="000000"/>
                <w:sz w:val="16"/>
                <w:szCs w:val="16"/>
              </w:rPr>
              <w:t>.</w:t>
            </w: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298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6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A11410" w:rsidRPr="002F056D" w:rsidRDefault="00A11410" w:rsidP="00732168">
            <w:pPr>
              <w:spacing w:after="0" w:line="240" w:lineRule="auto"/>
              <w:jc w:val="right"/>
              <w:rPr>
                <w:rFonts w:ascii="Arial Narrow" w:eastAsia="Times New Roman" w:hAnsi="Arial Narrow" w:cs="Arial"/>
                <w:color w:val="000000"/>
                <w:sz w:val="16"/>
                <w:szCs w:val="16"/>
                <w:lang w:eastAsia="de-DE"/>
              </w:rPr>
            </w:pPr>
            <w:r w:rsidRPr="00AB0C01">
              <w:rPr>
                <w:rFonts w:ascii="Arial Narrow" w:hAnsi="Arial Narrow" w:cs="Calibri"/>
                <w:color w:val="000000"/>
                <w:sz w:val="16"/>
                <w:szCs w:val="16"/>
              </w:rPr>
              <w:t> </w:t>
            </w:r>
          </w:p>
        </w:tc>
      </w:tr>
    </w:tbl>
    <w:p w:rsidR="00732168" w:rsidRDefault="00732168" w:rsidP="002D70FB">
      <w:pPr>
        <w:pStyle w:val="Beschriftung"/>
        <w:rPr>
          <w:lang w:val="en-US"/>
        </w:rPr>
      </w:pPr>
      <w:bookmarkStart w:id="2" w:name="_Ref488069952"/>
      <w:bookmarkStart w:id="3" w:name="_Ref488063236"/>
    </w:p>
    <w:p w:rsidR="00732168" w:rsidRDefault="00732168" w:rsidP="002D70FB">
      <w:pPr>
        <w:pStyle w:val="Beschriftung"/>
        <w:rPr>
          <w:lang w:val="en-US"/>
        </w:rPr>
      </w:pPr>
    </w:p>
    <w:bookmarkEnd w:id="2"/>
    <w:p w:rsidR="002D70FB" w:rsidRPr="006E76CE" w:rsidRDefault="00E715BF" w:rsidP="006E76CE">
      <w:pPr>
        <w:pStyle w:val="Beschriftung"/>
        <w:rPr>
          <w:b w:val="0"/>
          <w:lang w:val="en-US"/>
        </w:rPr>
      </w:pPr>
      <w:r>
        <w:rPr>
          <w:lang w:val="en-US"/>
        </w:rPr>
        <w:t>Table 3</w:t>
      </w:r>
      <w:r w:rsidR="002D70FB" w:rsidRPr="002F056D">
        <w:rPr>
          <w:lang w:val="en-US"/>
        </w:rPr>
        <w:t>. Heterogen</w:t>
      </w:r>
      <w:bookmarkEnd w:id="3"/>
      <w:r w:rsidR="00732168">
        <w:rPr>
          <w:lang w:val="en-US"/>
        </w:rPr>
        <w:t>eity</w:t>
      </w:r>
      <w:r w:rsidR="002C614E">
        <w:rPr>
          <w:lang w:val="en-US"/>
        </w:rPr>
        <w:t xml:space="preserve">. </w:t>
      </w:r>
      <w:r w:rsidR="002C614E" w:rsidRPr="006E76CE">
        <w:rPr>
          <w:b w:val="0"/>
          <w:lang w:val="en-US"/>
        </w:rPr>
        <w:t>Q, Cochran’s Q; I</w:t>
      </w:r>
      <w:r w:rsidR="002C614E" w:rsidRPr="006E76CE">
        <w:rPr>
          <w:b w:val="0"/>
          <w:vertAlign w:val="superscript"/>
          <w:lang w:val="en-US"/>
        </w:rPr>
        <w:t>2</w:t>
      </w:r>
      <w:r w:rsidR="002C614E" w:rsidRPr="006E76CE">
        <w:rPr>
          <w:b w:val="0"/>
          <w:lang w:val="en-US"/>
        </w:rPr>
        <w:t>; Heterogeneity according to Higgins/Thompson</w:t>
      </w:r>
      <w:r w:rsidR="006E76CE" w:rsidRPr="006E76CE">
        <w:rPr>
          <w:b w:val="0"/>
          <w:lang w:val="en-US"/>
        </w:rPr>
        <w:t>; FU, follow-up timepoint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481"/>
        <w:gridCol w:w="577"/>
        <w:gridCol w:w="1277"/>
        <w:gridCol w:w="1277"/>
        <w:gridCol w:w="572"/>
        <w:gridCol w:w="951"/>
        <w:gridCol w:w="846"/>
        <w:gridCol w:w="465"/>
        <w:gridCol w:w="1410"/>
        <w:gridCol w:w="1071"/>
        <w:gridCol w:w="954"/>
        <w:gridCol w:w="843"/>
        <w:gridCol w:w="843"/>
        <w:gridCol w:w="486"/>
        <w:gridCol w:w="1169"/>
        <w:gridCol w:w="1166"/>
      </w:tblGrid>
      <w:tr w:rsidR="002D70FB" w:rsidRPr="002C614E" w:rsidTr="00732168">
        <w:trPr>
          <w:trHeight w:val="288"/>
        </w:trPr>
        <w:tc>
          <w:tcPr>
            <w:tcW w:w="4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rPr>
                <w:rFonts w:ascii="Arial Narrow" w:eastAsia="Times New Roman" w:hAnsi="Arial Narrow" w:cstheme="minorHAnsi"/>
                <w:b/>
                <w:bCs/>
                <w:color w:val="000000"/>
                <w:sz w:val="18"/>
                <w:szCs w:val="18"/>
                <w:lang w:val="en-US" w:eastAsia="de-DE"/>
              </w:rPr>
            </w:pPr>
            <w:r w:rsidRPr="00732168">
              <w:rPr>
                <w:rFonts w:ascii="Arial Narrow" w:eastAsia="Times New Roman" w:hAnsi="Arial Narrow" w:cstheme="minorHAnsi"/>
                <w:b/>
                <w:bCs/>
                <w:color w:val="000000"/>
                <w:sz w:val="18"/>
                <w:szCs w:val="18"/>
                <w:lang w:val="en-US" w:eastAsia="de-DE"/>
              </w:rPr>
              <w:t>Treatment</w:t>
            </w:r>
          </w:p>
        </w:tc>
        <w:tc>
          <w:tcPr>
            <w:tcW w:w="1017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center"/>
              <w:rPr>
                <w:rFonts w:ascii="Arial Narrow" w:eastAsia="Times New Roman" w:hAnsi="Arial Narrow" w:cstheme="minorHAnsi"/>
                <w:b/>
                <w:bCs/>
                <w:color w:val="000000"/>
                <w:sz w:val="18"/>
                <w:szCs w:val="18"/>
                <w:lang w:val="en-US" w:eastAsia="de-DE"/>
              </w:rPr>
            </w:pPr>
            <w:r w:rsidRPr="00732168">
              <w:rPr>
                <w:rFonts w:ascii="Arial Narrow" w:eastAsia="Times New Roman" w:hAnsi="Arial Narrow" w:cstheme="minorHAnsi"/>
                <w:b/>
                <w:bCs/>
                <w:color w:val="000000"/>
                <w:sz w:val="18"/>
                <w:szCs w:val="18"/>
                <w:lang w:val="en-US" w:eastAsia="de-DE"/>
              </w:rPr>
              <w:t>All Psychological Therapies</w:t>
            </w:r>
          </w:p>
        </w:tc>
        <w:tc>
          <w:tcPr>
            <w:tcW w:w="770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center"/>
              <w:rPr>
                <w:rFonts w:ascii="Arial Narrow" w:eastAsia="Times New Roman" w:hAnsi="Arial Narrow" w:cstheme="minorHAnsi"/>
                <w:b/>
                <w:bCs/>
                <w:color w:val="000000"/>
                <w:sz w:val="18"/>
                <w:szCs w:val="18"/>
                <w:lang w:val="en-US" w:eastAsia="de-DE"/>
              </w:rPr>
            </w:pPr>
            <w:r w:rsidRPr="00732168">
              <w:rPr>
                <w:rFonts w:ascii="Arial Narrow" w:eastAsia="Times New Roman" w:hAnsi="Arial Narrow" w:cstheme="minorHAnsi"/>
                <w:b/>
                <w:bCs/>
                <w:color w:val="000000"/>
                <w:sz w:val="18"/>
                <w:szCs w:val="18"/>
                <w:lang w:val="en-US" w:eastAsia="de-DE"/>
              </w:rPr>
              <w:t>CBT</w:t>
            </w:r>
          </w:p>
        </w:tc>
        <w:tc>
          <w:tcPr>
            <w:tcW w:w="957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center"/>
              <w:rPr>
                <w:rFonts w:ascii="Arial Narrow" w:eastAsia="Times New Roman" w:hAnsi="Arial Narrow" w:cstheme="minorHAnsi"/>
                <w:b/>
                <w:bCs/>
                <w:color w:val="000000"/>
                <w:sz w:val="18"/>
                <w:szCs w:val="18"/>
                <w:lang w:val="en-US" w:eastAsia="de-DE"/>
              </w:rPr>
            </w:pPr>
            <w:r w:rsidRPr="00732168">
              <w:rPr>
                <w:rFonts w:ascii="Arial Narrow" w:eastAsia="Times New Roman" w:hAnsi="Arial Narrow" w:cstheme="minorHAnsi"/>
                <w:b/>
                <w:bCs/>
                <w:color w:val="000000"/>
                <w:sz w:val="18"/>
                <w:szCs w:val="18"/>
                <w:lang w:val="en-US" w:eastAsia="de-DE"/>
              </w:rPr>
              <w:t>Other Psychotherapies</w:t>
            </w:r>
          </w:p>
        </w:tc>
        <w:tc>
          <w:tcPr>
            <w:tcW w:w="858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center"/>
              <w:rPr>
                <w:rFonts w:ascii="Arial Narrow" w:eastAsia="Times New Roman" w:hAnsi="Arial Narrow" w:cstheme="minorHAnsi"/>
                <w:b/>
                <w:bCs/>
                <w:color w:val="000000"/>
                <w:sz w:val="18"/>
                <w:szCs w:val="18"/>
                <w:lang w:val="en-US" w:eastAsia="de-DE"/>
              </w:rPr>
            </w:pPr>
            <w:r w:rsidRPr="00732168">
              <w:rPr>
                <w:rFonts w:ascii="Arial Narrow" w:eastAsia="Times New Roman" w:hAnsi="Arial Narrow" w:cstheme="minorHAnsi"/>
                <w:b/>
                <w:bCs/>
                <w:color w:val="000000"/>
                <w:sz w:val="18"/>
                <w:szCs w:val="18"/>
                <w:lang w:val="en-US" w:eastAsia="de-DE"/>
              </w:rPr>
              <w:t>Medication</w:t>
            </w:r>
          </w:p>
        </w:tc>
        <w:tc>
          <w:tcPr>
            <w:tcW w:w="917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center"/>
              <w:rPr>
                <w:rFonts w:ascii="Arial Narrow" w:eastAsia="Times New Roman" w:hAnsi="Arial Narrow" w:cstheme="minorHAnsi"/>
                <w:b/>
                <w:bCs/>
                <w:color w:val="000000"/>
                <w:sz w:val="18"/>
                <w:szCs w:val="18"/>
                <w:lang w:val="en-US" w:eastAsia="de-DE"/>
              </w:rPr>
            </w:pPr>
            <w:r w:rsidRPr="00732168">
              <w:rPr>
                <w:rFonts w:ascii="Arial Narrow" w:eastAsia="Times New Roman" w:hAnsi="Arial Narrow" w:cstheme="minorHAnsi"/>
                <w:b/>
                <w:bCs/>
                <w:color w:val="000000"/>
                <w:sz w:val="18"/>
                <w:szCs w:val="18"/>
                <w:lang w:val="en-US" w:eastAsia="de-DE"/>
              </w:rPr>
              <w:t>Psychological or Pill Placebo</w:t>
            </w:r>
          </w:p>
        </w:tc>
      </w:tr>
      <w:tr w:rsidR="002D70FB" w:rsidRPr="00732168" w:rsidTr="006E76CE">
        <w:trPr>
          <w:trHeight w:val="288"/>
        </w:trPr>
        <w:tc>
          <w:tcPr>
            <w:tcW w:w="4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rPr>
                <w:rFonts w:ascii="Arial Narrow" w:eastAsia="Times New Roman" w:hAnsi="Arial Narrow" w:cstheme="minorHAnsi"/>
                <w:bCs/>
                <w:color w:val="000000"/>
                <w:sz w:val="18"/>
                <w:szCs w:val="18"/>
                <w:lang w:val="en-US" w:eastAsia="de-DE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i/>
                <w:iCs/>
                <w:color w:val="000000"/>
                <w:sz w:val="18"/>
                <w:szCs w:val="18"/>
                <w:lang w:val="en-US" w:eastAsia="de-DE"/>
              </w:rPr>
            </w:pPr>
            <w:r w:rsidRPr="00732168">
              <w:rPr>
                <w:rFonts w:ascii="Arial Narrow" w:eastAsia="Times New Roman" w:hAnsi="Arial Narrow" w:cstheme="minorHAnsi"/>
                <w:i/>
                <w:iCs/>
                <w:color w:val="000000"/>
                <w:sz w:val="18"/>
                <w:szCs w:val="18"/>
                <w:lang w:val="en-US" w:eastAsia="de-DE"/>
              </w:rPr>
              <w:t>n</w:t>
            </w:r>
          </w:p>
        </w:tc>
        <w:tc>
          <w:tcPr>
            <w:tcW w:w="41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i/>
                <w:iCs/>
                <w:color w:val="000000"/>
                <w:sz w:val="18"/>
                <w:szCs w:val="18"/>
                <w:lang w:val="en-US" w:eastAsia="de-DE"/>
              </w:rPr>
            </w:pPr>
            <w:r w:rsidRPr="00732168">
              <w:rPr>
                <w:rFonts w:ascii="Arial Narrow" w:eastAsia="Times New Roman" w:hAnsi="Arial Narrow" w:cstheme="minorHAnsi"/>
                <w:i/>
                <w:iCs/>
                <w:color w:val="000000"/>
                <w:sz w:val="18"/>
                <w:szCs w:val="18"/>
                <w:lang w:val="en-US" w:eastAsia="de-DE"/>
              </w:rPr>
              <w:t>Q</w:t>
            </w:r>
          </w:p>
        </w:tc>
        <w:tc>
          <w:tcPr>
            <w:tcW w:w="41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i/>
                <w:iCs/>
                <w:color w:val="000000"/>
                <w:sz w:val="18"/>
                <w:szCs w:val="18"/>
                <w:lang w:val="en-US" w:eastAsia="de-DE"/>
              </w:rPr>
            </w:pPr>
            <w:r w:rsidRPr="00732168">
              <w:rPr>
                <w:rFonts w:ascii="Arial Narrow" w:eastAsia="Times New Roman" w:hAnsi="Arial Narrow" w:cstheme="minorHAnsi"/>
                <w:i/>
                <w:iCs/>
                <w:color w:val="000000"/>
                <w:sz w:val="18"/>
                <w:szCs w:val="18"/>
                <w:lang w:val="en-US" w:eastAsia="de-DE"/>
              </w:rPr>
              <w:t>I2</w:t>
            </w:r>
          </w:p>
        </w:tc>
        <w:tc>
          <w:tcPr>
            <w:tcW w:w="18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i/>
                <w:iCs/>
                <w:color w:val="000000"/>
                <w:sz w:val="18"/>
                <w:szCs w:val="18"/>
                <w:lang w:val="en-US" w:eastAsia="de-DE"/>
              </w:rPr>
            </w:pPr>
            <w:r w:rsidRPr="00732168">
              <w:rPr>
                <w:rFonts w:ascii="Arial Narrow" w:eastAsia="Times New Roman" w:hAnsi="Arial Narrow" w:cstheme="minorHAnsi"/>
                <w:i/>
                <w:iCs/>
                <w:color w:val="000000"/>
                <w:sz w:val="18"/>
                <w:szCs w:val="18"/>
                <w:lang w:val="en-US" w:eastAsia="de-DE"/>
              </w:rPr>
              <w:t>n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i/>
                <w:iCs/>
                <w:color w:val="000000"/>
                <w:sz w:val="18"/>
                <w:szCs w:val="18"/>
                <w:lang w:val="en-US" w:eastAsia="de-DE"/>
              </w:rPr>
            </w:pPr>
            <w:r w:rsidRPr="00732168">
              <w:rPr>
                <w:rFonts w:ascii="Arial Narrow" w:eastAsia="Times New Roman" w:hAnsi="Arial Narrow" w:cstheme="minorHAnsi"/>
                <w:i/>
                <w:iCs/>
                <w:color w:val="000000"/>
                <w:sz w:val="18"/>
                <w:szCs w:val="18"/>
                <w:lang w:val="en-US" w:eastAsia="de-DE"/>
              </w:rPr>
              <w:t>Q</w:t>
            </w:r>
          </w:p>
        </w:tc>
        <w:tc>
          <w:tcPr>
            <w:tcW w:w="2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i/>
                <w:iCs/>
                <w:color w:val="000000"/>
                <w:sz w:val="18"/>
                <w:szCs w:val="18"/>
                <w:lang w:val="en-US" w:eastAsia="de-DE"/>
              </w:rPr>
            </w:pPr>
            <w:r w:rsidRPr="00732168">
              <w:rPr>
                <w:rFonts w:ascii="Arial Narrow" w:eastAsia="Times New Roman" w:hAnsi="Arial Narrow" w:cstheme="minorHAnsi"/>
                <w:i/>
                <w:iCs/>
                <w:color w:val="000000"/>
                <w:sz w:val="18"/>
                <w:szCs w:val="18"/>
                <w:lang w:val="en-US" w:eastAsia="de-DE"/>
              </w:rPr>
              <w:t>I2</w:t>
            </w:r>
          </w:p>
        </w:tc>
        <w:tc>
          <w:tcPr>
            <w:tcW w:w="15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i/>
                <w:iCs/>
                <w:color w:val="000000"/>
                <w:sz w:val="18"/>
                <w:szCs w:val="18"/>
                <w:lang w:val="en-US" w:eastAsia="de-DE"/>
              </w:rPr>
            </w:pPr>
            <w:r w:rsidRPr="00732168">
              <w:rPr>
                <w:rFonts w:ascii="Arial Narrow" w:eastAsia="Times New Roman" w:hAnsi="Arial Narrow" w:cstheme="minorHAnsi"/>
                <w:i/>
                <w:iCs/>
                <w:color w:val="000000"/>
                <w:sz w:val="18"/>
                <w:szCs w:val="18"/>
                <w:lang w:val="en-US" w:eastAsia="de-DE"/>
              </w:rPr>
              <w:t>n</w:t>
            </w:r>
          </w:p>
        </w:tc>
        <w:tc>
          <w:tcPr>
            <w:tcW w:w="45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i/>
                <w:iCs/>
                <w:color w:val="000000"/>
                <w:sz w:val="18"/>
                <w:szCs w:val="18"/>
                <w:lang w:val="en-US" w:eastAsia="de-DE"/>
              </w:rPr>
            </w:pPr>
            <w:r w:rsidRPr="00732168">
              <w:rPr>
                <w:rFonts w:ascii="Arial Narrow" w:eastAsia="Times New Roman" w:hAnsi="Arial Narrow" w:cstheme="minorHAnsi"/>
                <w:i/>
                <w:iCs/>
                <w:color w:val="000000"/>
                <w:sz w:val="18"/>
                <w:szCs w:val="18"/>
                <w:lang w:val="en-US" w:eastAsia="de-DE"/>
              </w:rPr>
              <w:t>Q</w:t>
            </w:r>
          </w:p>
        </w:tc>
        <w:tc>
          <w:tcPr>
            <w:tcW w:w="3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i/>
                <w:iCs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i/>
                <w:iCs/>
                <w:color w:val="000000"/>
                <w:sz w:val="18"/>
                <w:szCs w:val="18"/>
                <w:lang w:eastAsia="de-DE"/>
              </w:rPr>
              <w:t>I2</w:t>
            </w:r>
          </w:p>
        </w:tc>
        <w:tc>
          <w:tcPr>
            <w:tcW w:w="31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i/>
                <w:iCs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i/>
                <w:iCs/>
                <w:color w:val="000000"/>
                <w:sz w:val="18"/>
                <w:szCs w:val="18"/>
                <w:lang w:eastAsia="de-DE"/>
              </w:rPr>
              <w:t>n</w:t>
            </w:r>
          </w:p>
        </w:tc>
        <w:tc>
          <w:tcPr>
            <w:tcW w:w="2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i/>
                <w:iCs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i/>
                <w:iCs/>
                <w:color w:val="000000"/>
                <w:sz w:val="18"/>
                <w:szCs w:val="18"/>
                <w:lang w:eastAsia="de-DE"/>
              </w:rPr>
              <w:t>Q</w:t>
            </w:r>
          </w:p>
        </w:tc>
        <w:tc>
          <w:tcPr>
            <w:tcW w:w="2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i/>
                <w:iCs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i/>
                <w:iCs/>
                <w:color w:val="000000"/>
                <w:sz w:val="18"/>
                <w:szCs w:val="18"/>
                <w:lang w:eastAsia="de-DE"/>
              </w:rPr>
              <w:t>I2</w:t>
            </w:r>
          </w:p>
        </w:tc>
        <w:tc>
          <w:tcPr>
            <w:tcW w:w="1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i/>
                <w:iCs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i/>
                <w:iCs/>
                <w:color w:val="000000"/>
                <w:sz w:val="18"/>
                <w:szCs w:val="18"/>
                <w:lang w:eastAsia="de-DE"/>
              </w:rPr>
              <w:t>n</w:t>
            </w:r>
          </w:p>
        </w:tc>
        <w:tc>
          <w:tcPr>
            <w:tcW w:w="3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i/>
                <w:iCs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i/>
                <w:iCs/>
                <w:color w:val="000000"/>
                <w:sz w:val="18"/>
                <w:szCs w:val="18"/>
                <w:lang w:eastAsia="de-DE"/>
              </w:rPr>
              <w:t>Q</w:t>
            </w:r>
          </w:p>
        </w:tc>
        <w:tc>
          <w:tcPr>
            <w:tcW w:w="3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i/>
                <w:iCs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i/>
                <w:iCs/>
                <w:color w:val="000000"/>
                <w:sz w:val="18"/>
                <w:szCs w:val="18"/>
                <w:lang w:eastAsia="de-DE"/>
              </w:rPr>
              <w:t>I2</w:t>
            </w:r>
          </w:p>
        </w:tc>
      </w:tr>
      <w:tr w:rsidR="002D70FB" w:rsidRPr="00732168" w:rsidTr="006E76CE">
        <w:trPr>
          <w:trHeight w:val="288"/>
        </w:trPr>
        <w:tc>
          <w:tcPr>
            <w:tcW w:w="4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Endpoint</w:t>
            </w:r>
          </w:p>
        </w:tc>
        <w:tc>
          <w:tcPr>
            <w:tcW w:w="18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52</w:t>
            </w:r>
          </w:p>
        </w:tc>
        <w:tc>
          <w:tcPr>
            <w:tcW w:w="41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534.147</w:t>
            </w:r>
          </w:p>
        </w:tc>
        <w:tc>
          <w:tcPr>
            <w:tcW w:w="41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71.731</w:t>
            </w:r>
          </w:p>
        </w:tc>
        <w:tc>
          <w:tcPr>
            <w:tcW w:w="18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2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410.776</w:t>
            </w:r>
          </w:p>
        </w:tc>
        <w:tc>
          <w:tcPr>
            <w:tcW w:w="2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71.030</w:t>
            </w:r>
          </w:p>
        </w:tc>
        <w:tc>
          <w:tcPr>
            <w:tcW w:w="15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32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19.178</w:t>
            </w:r>
          </w:p>
        </w:tc>
        <w:tc>
          <w:tcPr>
            <w:tcW w:w="348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73.988</w:t>
            </w:r>
          </w:p>
        </w:tc>
        <w:tc>
          <w:tcPr>
            <w:tcW w:w="3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6</w:t>
            </w:r>
          </w:p>
        </w:tc>
        <w:tc>
          <w:tcPr>
            <w:tcW w:w="2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55.726</w:t>
            </w:r>
          </w:p>
        </w:tc>
        <w:tc>
          <w:tcPr>
            <w:tcW w:w="2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73.082</w:t>
            </w:r>
          </w:p>
        </w:tc>
        <w:tc>
          <w:tcPr>
            <w:tcW w:w="1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7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36.779</w:t>
            </w:r>
          </w:p>
        </w:tc>
        <w:tc>
          <w:tcPr>
            <w:tcW w:w="379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51.026</w:t>
            </w:r>
          </w:p>
        </w:tc>
      </w:tr>
      <w:tr w:rsidR="002D70FB" w:rsidRPr="00732168" w:rsidTr="006E76CE">
        <w:trPr>
          <w:trHeight w:val="288"/>
        </w:trPr>
        <w:tc>
          <w:tcPr>
            <w:tcW w:w="4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FU 4 weeks</w:t>
            </w:r>
          </w:p>
        </w:tc>
        <w:tc>
          <w:tcPr>
            <w:tcW w:w="18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2</w:t>
            </w:r>
          </w:p>
        </w:tc>
        <w:tc>
          <w:tcPr>
            <w:tcW w:w="41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68.352</w:t>
            </w:r>
          </w:p>
        </w:tc>
        <w:tc>
          <w:tcPr>
            <w:tcW w:w="41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83.907</w:t>
            </w:r>
          </w:p>
        </w:tc>
        <w:tc>
          <w:tcPr>
            <w:tcW w:w="18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1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67.842</w:t>
            </w:r>
          </w:p>
        </w:tc>
        <w:tc>
          <w:tcPr>
            <w:tcW w:w="2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85.260</w:t>
            </w:r>
          </w:p>
        </w:tc>
        <w:tc>
          <w:tcPr>
            <w:tcW w:w="15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45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  <w:tc>
          <w:tcPr>
            <w:tcW w:w="34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,000</w:t>
            </w:r>
          </w:p>
        </w:tc>
        <w:tc>
          <w:tcPr>
            <w:tcW w:w="31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2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2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1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38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  <w:tc>
          <w:tcPr>
            <w:tcW w:w="3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</w:tr>
      <w:tr w:rsidR="002D70FB" w:rsidRPr="00732168" w:rsidTr="006E76CE">
        <w:trPr>
          <w:trHeight w:val="288"/>
        </w:trPr>
        <w:tc>
          <w:tcPr>
            <w:tcW w:w="4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FU 6 weeks</w:t>
            </w:r>
          </w:p>
        </w:tc>
        <w:tc>
          <w:tcPr>
            <w:tcW w:w="18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5</w:t>
            </w:r>
          </w:p>
        </w:tc>
        <w:tc>
          <w:tcPr>
            <w:tcW w:w="41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4.452</w:t>
            </w:r>
          </w:p>
        </w:tc>
        <w:tc>
          <w:tcPr>
            <w:tcW w:w="41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0.154</w:t>
            </w:r>
          </w:p>
        </w:tc>
        <w:tc>
          <w:tcPr>
            <w:tcW w:w="18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5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4.452</w:t>
            </w:r>
          </w:p>
        </w:tc>
        <w:tc>
          <w:tcPr>
            <w:tcW w:w="2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0.154</w:t>
            </w:r>
          </w:p>
        </w:tc>
        <w:tc>
          <w:tcPr>
            <w:tcW w:w="15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4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3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31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2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2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1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3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  <w:tc>
          <w:tcPr>
            <w:tcW w:w="3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</w:tr>
      <w:tr w:rsidR="002D70FB" w:rsidRPr="00732168" w:rsidTr="006E76CE">
        <w:trPr>
          <w:trHeight w:val="288"/>
        </w:trPr>
        <w:tc>
          <w:tcPr>
            <w:tcW w:w="4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FU 8 weeks</w:t>
            </w:r>
          </w:p>
        </w:tc>
        <w:tc>
          <w:tcPr>
            <w:tcW w:w="18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4</w:t>
            </w:r>
          </w:p>
        </w:tc>
        <w:tc>
          <w:tcPr>
            <w:tcW w:w="41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.587</w:t>
            </w:r>
          </w:p>
        </w:tc>
        <w:tc>
          <w:tcPr>
            <w:tcW w:w="41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  <w:tc>
          <w:tcPr>
            <w:tcW w:w="18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3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595</w:t>
            </w:r>
          </w:p>
        </w:tc>
        <w:tc>
          <w:tcPr>
            <w:tcW w:w="2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  <w:tc>
          <w:tcPr>
            <w:tcW w:w="15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4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  <w:tc>
          <w:tcPr>
            <w:tcW w:w="3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  <w:tc>
          <w:tcPr>
            <w:tcW w:w="31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3</w:t>
            </w:r>
          </w:p>
        </w:tc>
        <w:tc>
          <w:tcPr>
            <w:tcW w:w="2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354</w:t>
            </w:r>
          </w:p>
        </w:tc>
        <w:tc>
          <w:tcPr>
            <w:tcW w:w="2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,000</w:t>
            </w:r>
          </w:p>
        </w:tc>
        <w:tc>
          <w:tcPr>
            <w:tcW w:w="1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2</w:t>
            </w:r>
          </w:p>
        </w:tc>
        <w:tc>
          <w:tcPr>
            <w:tcW w:w="3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16</w:t>
            </w:r>
          </w:p>
        </w:tc>
        <w:tc>
          <w:tcPr>
            <w:tcW w:w="3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</w:tr>
      <w:tr w:rsidR="002D70FB" w:rsidRPr="00732168" w:rsidTr="006E76CE">
        <w:trPr>
          <w:trHeight w:val="288"/>
        </w:trPr>
        <w:tc>
          <w:tcPr>
            <w:tcW w:w="4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FU 13 weeks</w:t>
            </w:r>
          </w:p>
        </w:tc>
        <w:tc>
          <w:tcPr>
            <w:tcW w:w="18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36</w:t>
            </w:r>
          </w:p>
        </w:tc>
        <w:tc>
          <w:tcPr>
            <w:tcW w:w="41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16.425</w:t>
            </w:r>
          </w:p>
        </w:tc>
        <w:tc>
          <w:tcPr>
            <w:tcW w:w="41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69.938</w:t>
            </w:r>
          </w:p>
        </w:tc>
        <w:tc>
          <w:tcPr>
            <w:tcW w:w="18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27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88.948</w:t>
            </w:r>
          </w:p>
        </w:tc>
        <w:tc>
          <w:tcPr>
            <w:tcW w:w="2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70.769</w:t>
            </w:r>
          </w:p>
        </w:tc>
        <w:tc>
          <w:tcPr>
            <w:tcW w:w="15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9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27.304</w:t>
            </w:r>
          </w:p>
        </w:tc>
        <w:tc>
          <w:tcPr>
            <w:tcW w:w="34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70.700</w:t>
            </w:r>
          </w:p>
        </w:tc>
        <w:tc>
          <w:tcPr>
            <w:tcW w:w="31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3</w:t>
            </w:r>
          </w:p>
        </w:tc>
        <w:tc>
          <w:tcPr>
            <w:tcW w:w="2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.116</w:t>
            </w:r>
          </w:p>
        </w:tc>
        <w:tc>
          <w:tcPr>
            <w:tcW w:w="2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  <w:tc>
          <w:tcPr>
            <w:tcW w:w="1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3</w:t>
            </w:r>
          </w:p>
        </w:tc>
        <w:tc>
          <w:tcPr>
            <w:tcW w:w="3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9.310</w:t>
            </w:r>
          </w:p>
        </w:tc>
        <w:tc>
          <w:tcPr>
            <w:tcW w:w="3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78.517</w:t>
            </w:r>
          </w:p>
        </w:tc>
      </w:tr>
      <w:tr w:rsidR="002D70FB" w:rsidRPr="00732168" w:rsidTr="006E76CE">
        <w:trPr>
          <w:trHeight w:val="288"/>
        </w:trPr>
        <w:tc>
          <w:tcPr>
            <w:tcW w:w="4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FU 16 weeks</w:t>
            </w:r>
          </w:p>
        </w:tc>
        <w:tc>
          <w:tcPr>
            <w:tcW w:w="18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2</w:t>
            </w:r>
          </w:p>
        </w:tc>
        <w:tc>
          <w:tcPr>
            <w:tcW w:w="41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2.521</w:t>
            </w:r>
          </w:p>
        </w:tc>
        <w:tc>
          <w:tcPr>
            <w:tcW w:w="41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60.338</w:t>
            </w:r>
          </w:p>
        </w:tc>
        <w:tc>
          <w:tcPr>
            <w:tcW w:w="18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2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2.521</w:t>
            </w:r>
          </w:p>
        </w:tc>
        <w:tc>
          <w:tcPr>
            <w:tcW w:w="2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60.338</w:t>
            </w:r>
          </w:p>
        </w:tc>
        <w:tc>
          <w:tcPr>
            <w:tcW w:w="15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45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34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31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2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2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1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3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3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</w:p>
        </w:tc>
      </w:tr>
      <w:tr w:rsidR="002D70FB" w:rsidRPr="00732168" w:rsidTr="006E76CE">
        <w:trPr>
          <w:trHeight w:val="288"/>
        </w:trPr>
        <w:tc>
          <w:tcPr>
            <w:tcW w:w="4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FU 26 weeks</w:t>
            </w:r>
          </w:p>
        </w:tc>
        <w:tc>
          <w:tcPr>
            <w:tcW w:w="18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77</w:t>
            </w:r>
          </w:p>
        </w:tc>
        <w:tc>
          <w:tcPr>
            <w:tcW w:w="41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388.291</w:t>
            </w:r>
          </w:p>
        </w:tc>
        <w:tc>
          <w:tcPr>
            <w:tcW w:w="41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80.427</w:t>
            </w:r>
          </w:p>
        </w:tc>
        <w:tc>
          <w:tcPr>
            <w:tcW w:w="18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63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314.804</w:t>
            </w:r>
          </w:p>
        </w:tc>
        <w:tc>
          <w:tcPr>
            <w:tcW w:w="2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80.305</w:t>
            </w:r>
          </w:p>
        </w:tc>
        <w:tc>
          <w:tcPr>
            <w:tcW w:w="15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4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62.859</w:t>
            </w:r>
          </w:p>
        </w:tc>
        <w:tc>
          <w:tcPr>
            <w:tcW w:w="34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79.319</w:t>
            </w:r>
          </w:p>
        </w:tc>
        <w:tc>
          <w:tcPr>
            <w:tcW w:w="31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7</w:t>
            </w:r>
          </w:p>
        </w:tc>
        <w:tc>
          <w:tcPr>
            <w:tcW w:w="2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36.158</w:t>
            </w:r>
          </w:p>
        </w:tc>
        <w:tc>
          <w:tcPr>
            <w:tcW w:w="2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83.406</w:t>
            </w:r>
          </w:p>
        </w:tc>
        <w:tc>
          <w:tcPr>
            <w:tcW w:w="1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8</w:t>
            </w:r>
          </w:p>
        </w:tc>
        <w:tc>
          <w:tcPr>
            <w:tcW w:w="3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37.007</w:t>
            </w:r>
          </w:p>
        </w:tc>
        <w:tc>
          <w:tcPr>
            <w:tcW w:w="37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81.085</w:t>
            </w:r>
          </w:p>
        </w:tc>
      </w:tr>
      <w:tr w:rsidR="002D70FB" w:rsidRPr="00732168" w:rsidTr="006E76CE">
        <w:trPr>
          <w:trHeight w:val="288"/>
        </w:trPr>
        <w:tc>
          <w:tcPr>
            <w:tcW w:w="4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FU 35 weeks</w:t>
            </w:r>
          </w:p>
        </w:tc>
        <w:tc>
          <w:tcPr>
            <w:tcW w:w="18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5</w:t>
            </w:r>
          </w:p>
        </w:tc>
        <w:tc>
          <w:tcPr>
            <w:tcW w:w="41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9.015</w:t>
            </w:r>
          </w:p>
        </w:tc>
        <w:tc>
          <w:tcPr>
            <w:tcW w:w="41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55.629</w:t>
            </w:r>
          </w:p>
        </w:tc>
        <w:tc>
          <w:tcPr>
            <w:tcW w:w="18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4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3.512</w:t>
            </w:r>
          </w:p>
        </w:tc>
        <w:tc>
          <w:tcPr>
            <w:tcW w:w="2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4.583</w:t>
            </w:r>
          </w:p>
        </w:tc>
        <w:tc>
          <w:tcPr>
            <w:tcW w:w="15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45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  <w:tc>
          <w:tcPr>
            <w:tcW w:w="34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  <w:tc>
          <w:tcPr>
            <w:tcW w:w="31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2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2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1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38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37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</w:p>
        </w:tc>
      </w:tr>
      <w:tr w:rsidR="002D70FB" w:rsidRPr="00732168" w:rsidTr="006E76CE">
        <w:trPr>
          <w:trHeight w:val="288"/>
        </w:trPr>
        <w:tc>
          <w:tcPr>
            <w:tcW w:w="4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FU 39 weeks</w:t>
            </w:r>
          </w:p>
        </w:tc>
        <w:tc>
          <w:tcPr>
            <w:tcW w:w="18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3</w:t>
            </w:r>
          </w:p>
        </w:tc>
        <w:tc>
          <w:tcPr>
            <w:tcW w:w="41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5.542</w:t>
            </w:r>
          </w:p>
        </w:tc>
        <w:tc>
          <w:tcPr>
            <w:tcW w:w="41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63.909</w:t>
            </w:r>
          </w:p>
        </w:tc>
        <w:tc>
          <w:tcPr>
            <w:tcW w:w="18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2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206</w:t>
            </w:r>
          </w:p>
        </w:tc>
        <w:tc>
          <w:tcPr>
            <w:tcW w:w="2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  <w:tc>
          <w:tcPr>
            <w:tcW w:w="15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45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  <w:tc>
          <w:tcPr>
            <w:tcW w:w="34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  <w:tc>
          <w:tcPr>
            <w:tcW w:w="31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2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  <w:tc>
          <w:tcPr>
            <w:tcW w:w="2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  <w:tc>
          <w:tcPr>
            <w:tcW w:w="1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3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  <w:tc>
          <w:tcPr>
            <w:tcW w:w="3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</w:tr>
      <w:tr w:rsidR="002D70FB" w:rsidRPr="00732168" w:rsidTr="006E76CE">
        <w:trPr>
          <w:trHeight w:val="288"/>
        </w:trPr>
        <w:tc>
          <w:tcPr>
            <w:tcW w:w="4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FU 52 weeks</w:t>
            </w:r>
          </w:p>
        </w:tc>
        <w:tc>
          <w:tcPr>
            <w:tcW w:w="18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63</w:t>
            </w:r>
          </w:p>
        </w:tc>
        <w:tc>
          <w:tcPr>
            <w:tcW w:w="41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74.758</w:t>
            </w:r>
          </w:p>
        </w:tc>
        <w:tc>
          <w:tcPr>
            <w:tcW w:w="41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64.522</w:t>
            </w:r>
          </w:p>
        </w:tc>
        <w:tc>
          <w:tcPr>
            <w:tcW w:w="18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47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21.535</w:t>
            </w:r>
          </w:p>
        </w:tc>
        <w:tc>
          <w:tcPr>
            <w:tcW w:w="2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62.151</w:t>
            </w:r>
          </w:p>
        </w:tc>
        <w:tc>
          <w:tcPr>
            <w:tcW w:w="15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6</w:t>
            </w:r>
          </w:p>
        </w:tc>
        <w:tc>
          <w:tcPr>
            <w:tcW w:w="4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48.521</w:t>
            </w:r>
          </w:p>
        </w:tc>
        <w:tc>
          <w:tcPr>
            <w:tcW w:w="34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69.085</w:t>
            </w:r>
          </w:p>
        </w:tc>
        <w:tc>
          <w:tcPr>
            <w:tcW w:w="31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6</w:t>
            </w:r>
          </w:p>
        </w:tc>
        <w:tc>
          <w:tcPr>
            <w:tcW w:w="2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8.396</w:t>
            </w:r>
          </w:p>
        </w:tc>
        <w:tc>
          <w:tcPr>
            <w:tcW w:w="2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40.449</w:t>
            </w:r>
          </w:p>
        </w:tc>
        <w:tc>
          <w:tcPr>
            <w:tcW w:w="1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3</w:t>
            </w:r>
          </w:p>
        </w:tc>
        <w:tc>
          <w:tcPr>
            <w:tcW w:w="38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6.231</w:t>
            </w:r>
          </w:p>
        </w:tc>
        <w:tc>
          <w:tcPr>
            <w:tcW w:w="379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87.678</w:t>
            </w:r>
          </w:p>
        </w:tc>
      </w:tr>
      <w:tr w:rsidR="002D70FB" w:rsidRPr="00732168" w:rsidTr="006E76CE">
        <w:trPr>
          <w:trHeight w:val="288"/>
        </w:trPr>
        <w:tc>
          <w:tcPr>
            <w:tcW w:w="4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FU 65 weeks</w:t>
            </w:r>
          </w:p>
        </w:tc>
        <w:tc>
          <w:tcPr>
            <w:tcW w:w="18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41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  <w:tc>
          <w:tcPr>
            <w:tcW w:w="41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  <w:tc>
          <w:tcPr>
            <w:tcW w:w="18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  <w:tc>
          <w:tcPr>
            <w:tcW w:w="2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  <w:tc>
          <w:tcPr>
            <w:tcW w:w="15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45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3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31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2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  <w:tc>
          <w:tcPr>
            <w:tcW w:w="2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  <w:tc>
          <w:tcPr>
            <w:tcW w:w="1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2</w:t>
            </w:r>
          </w:p>
        </w:tc>
        <w:tc>
          <w:tcPr>
            <w:tcW w:w="38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765</w:t>
            </w:r>
          </w:p>
        </w:tc>
        <w:tc>
          <w:tcPr>
            <w:tcW w:w="37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</w:tr>
      <w:tr w:rsidR="002D70FB" w:rsidRPr="00732168" w:rsidTr="006E76CE">
        <w:trPr>
          <w:trHeight w:val="288"/>
        </w:trPr>
        <w:tc>
          <w:tcPr>
            <w:tcW w:w="4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FU 78 weeks</w:t>
            </w:r>
          </w:p>
        </w:tc>
        <w:tc>
          <w:tcPr>
            <w:tcW w:w="18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6</w:t>
            </w:r>
          </w:p>
        </w:tc>
        <w:tc>
          <w:tcPr>
            <w:tcW w:w="41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24.437</w:t>
            </w:r>
          </w:p>
        </w:tc>
        <w:tc>
          <w:tcPr>
            <w:tcW w:w="41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79.539</w:t>
            </w:r>
          </w:p>
        </w:tc>
        <w:tc>
          <w:tcPr>
            <w:tcW w:w="18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5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6.628</w:t>
            </w:r>
          </w:p>
        </w:tc>
        <w:tc>
          <w:tcPr>
            <w:tcW w:w="2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75.944</w:t>
            </w:r>
          </w:p>
        </w:tc>
        <w:tc>
          <w:tcPr>
            <w:tcW w:w="15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4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  <w:tc>
          <w:tcPr>
            <w:tcW w:w="3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  <w:tc>
          <w:tcPr>
            <w:tcW w:w="31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2</w:t>
            </w:r>
          </w:p>
        </w:tc>
        <w:tc>
          <w:tcPr>
            <w:tcW w:w="2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147</w:t>
            </w:r>
          </w:p>
        </w:tc>
        <w:tc>
          <w:tcPr>
            <w:tcW w:w="2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  <w:tc>
          <w:tcPr>
            <w:tcW w:w="1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3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</w:p>
        </w:tc>
        <w:tc>
          <w:tcPr>
            <w:tcW w:w="3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</w:p>
        </w:tc>
      </w:tr>
      <w:tr w:rsidR="002D70FB" w:rsidRPr="00732168" w:rsidTr="006E76CE">
        <w:trPr>
          <w:trHeight w:val="288"/>
        </w:trPr>
        <w:tc>
          <w:tcPr>
            <w:tcW w:w="48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FU 104 weeks</w:t>
            </w:r>
          </w:p>
        </w:tc>
        <w:tc>
          <w:tcPr>
            <w:tcW w:w="18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5</w:t>
            </w:r>
          </w:p>
        </w:tc>
        <w:tc>
          <w:tcPr>
            <w:tcW w:w="41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4.134</w:t>
            </w:r>
          </w:p>
        </w:tc>
        <w:tc>
          <w:tcPr>
            <w:tcW w:w="41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950</w:t>
            </w:r>
          </w:p>
        </w:tc>
        <w:tc>
          <w:tcPr>
            <w:tcW w:w="18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2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9.922</w:t>
            </w:r>
          </w:p>
        </w:tc>
        <w:tc>
          <w:tcPr>
            <w:tcW w:w="2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5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3</w:t>
            </w:r>
          </w:p>
        </w:tc>
        <w:tc>
          <w:tcPr>
            <w:tcW w:w="4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2.266</w:t>
            </w:r>
          </w:p>
        </w:tc>
        <w:tc>
          <w:tcPr>
            <w:tcW w:w="3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1.730</w:t>
            </w:r>
          </w:p>
        </w:tc>
        <w:tc>
          <w:tcPr>
            <w:tcW w:w="31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2</w:t>
            </w:r>
          </w:p>
        </w:tc>
        <w:tc>
          <w:tcPr>
            <w:tcW w:w="2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777</w:t>
            </w:r>
          </w:p>
        </w:tc>
        <w:tc>
          <w:tcPr>
            <w:tcW w:w="27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  <w:tc>
          <w:tcPr>
            <w:tcW w:w="1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38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  <w:tc>
          <w:tcPr>
            <w:tcW w:w="37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2D70FB" w:rsidRPr="00732168" w:rsidRDefault="002D70FB" w:rsidP="006E76CE">
            <w:pPr>
              <w:keepNext/>
              <w:spacing w:after="0" w:line="240" w:lineRule="auto"/>
              <w:jc w:val="right"/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</w:pPr>
            <w:r w:rsidRPr="00732168">
              <w:rPr>
                <w:rFonts w:ascii="Arial Narrow" w:eastAsia="Times New Roman" w:hAnsi="Arial Narrow" w:cstheme="minorHAnsi"/>
                <w:color w:val="000000"/>
                <w:sz w:val="18"/>
                <w:szCs w:val="18"/>
                <w:lang w:eastAsia="de-DE"/>
              </w:rPr>
              <w:t>0.000</w:t>
            </w:r>
          </w:p>
        </w:tc>
      </w:tr>
    </w:tbl>
    <w:p w:rsidR="002D70FB" w:rsidRDefault="002D70FB" w:rsidP="006E76CE">
      <w:pPr>
        <w:keepNext/>
        <w:rPr>
          <w:b/>
        </w:rPr>
        <w:sectPr w:rsidR="002D70FB" w:rsidSect="005A6171">
          <w:pgSz w:w="16838" w:h="11906" w:orient="landscape"/>
          <w:pgMar w:top="720" w:right="720" w:bottom="720" w:left="720" w:header="709" w:footer="709" w:gutter="0"/>
          <w:cols w:space="708"/>
          <w:docGrid w:linePitch="360"/>
        </w:sectPr>
      </w:pPr>
    </w:p>
    <w:p w:rsidR="0003402B" w:rsidRDefault="0083391C" w:rsidP="000E2CC8">
      <w:pPr>
        <w:pStyle w:val="berschrift2"/>
      </w:pPr>
      <w:r>
        <w:lastRenderedPageBreak/>
        <w:t>References</w:t>
      </w:r>
    </w:p>
    <w:p w:rsidR="00200349" w:rsidRPr="00200349" w:rsidRDefault="002D1A89" w:rsidP="00200349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00349" w:rsidRPr="00200349">
        <w:t xml:space="preserve">Abramowitz JS, Moore EL, Braddock AE, Harrington DL (2009): Self-help cognitive-behavioral therapy with minimal therapist contact for social phobia: a controlled trial. </w:t>
      </w:r>
      <w:r w:rsidR="00200349" w:rsidRPr="00200349">
        <w:rPr>
          <w:i/>
        </w:rPr>
        <w:t>J Behav Ther Exp Psychiatry</w:t>
      </w:r>
      <w:r w:rsidR="00200349" w:rsidRPr="00200349">
        <w:t xml:space="preserve"> 40:98-105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Addis ME, Hatgis C, Krasnow AD, Jacob K, Bourne L, Mansfield A (2004): Effectiveness of cognitive--behavioral treatment for panic disorder versus treatment as usual in a managed care setting. </w:t>
      </w:r>
      <w:r w:rsidRPr="00200349">
        <w:rPr>
          <w:i/>
        </w:rPr>
        <w:t>J Consult Clin Psychol</w:t>
      </w:r>
      <w:r w:rsidRPr="00200349">
        <w:t xml:space="preserve"> 72:625-35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Andersson G, Paxling B, Roch-Norlund P, Ostman G, Norgren A, Almlov J, Georen L, Breitholtz E, Dahlin M, Cuijpers P, Carlbring P, Silverberg F (2012): Internet-based psychodynamic versus cognitive behavioral guided self-help for generalized anxiety disorder: a randomized controlled trial. </w:t>
      </w:r>
      <w:r w:rsidRPr="00200349">
        <w:rPr>
          <w:i/>
        </w:rPr>
        <w:t>Psychother Psychosom</w:t>
      </w:r>
      <w:r w:rsidRPr="00200349">
        <w:t xml:space="preserve"> 81:344-55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Arntz A (2003): Cognitive therapy versus applied relaxation as treatment of generalized anxiety disorder. </w:t>
      </w:r>
      <w:r w:rsidRPr="00200349">
        <w:rPr>
          <w:i/>
        </w:rPr>
        <w:t>Behav Res Ther</w:t>
      </w:r>
      <w:r w:rsidRPr="00200349">
        <w:t xml:space="preserve"> 41:633-46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Arntz A, van den Hout M (1996): Psychological treatments of panic disorder without agoraphobia: cognitive therapy versus applied relaxation. </w:t>
      </w:r>
      <w:r w:rsidRPr="00200349">
        <w:rPr>
          <w:i/>
        </w:rPr>
        <w:t>Behav Res Ther</w:t>
      </w:r>
      <w:r w:rsidRPr="00200349">
        <w:t xml:space="preserve"> 34:113-21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Barlow DH, Gorman JM, Shear MK, Woods SW (2000): Cognitive-behavioral therapy, imipramine, or their combination for panic disorder: A randomized controlled trial. </w:t>
      </w:r>
      <w:r w:rsidRPr="00200349">
        <w:rPr>
          <w:i/>
        </w:rPr>
        <w:t>Jama</w:t>
      </w:r>
      <w:r w:rsidRPr="00200349">
        <w:t xml:space="preserve"> 283:2529-36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Beck AT, Sokol L, Clark DA, Berchick R, Wright F (1992): A crossover study of focused cognitive therapy for panic disorder. </w:t>
      </w:r>
      <w:r w:rsidRPr="00200349">
        <w:rPr>
          <w:i/>
        </w:rPr>
        <w:t>Am J Psychiatry</w:t>
      </w:r>
      <w:r w:rsidRPr="00200349">
        <w:t xml:space="preserve"> 149:778-83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Beck J, Zebb B (1994): Behavioral assessment and treatment of panic disorder. Current status - future directions. </w:t>
      </w:r>
      <w:r w:rsidRPr="00200349">
        <w:rPr>
          <w:i/>
        </w:rPr>
        <w:t>Behav Ther</w:t>
      </w:r>
      <w:r w:rsidRPr="00200349">
        <w:t xml:space="preserve"> 25:581-611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Berger T, Caspar F, Richardson R, Kneubuhler B, Sutter D, Andersson G (2011): Internet-based treatment of social phobia: a randomized controlled trial comparing unguided with two types of guided self-help. </w:t>
      </w:r>
      <w:r w:rsidRPr="00200349">
        <w:rPr>
          <w:i/>
        </w:rPr>
        <w:t>Behav Res Ther</w:t>
      </w:r>
      <w:r w:rsidRPr="00200349">
        <w:t xml:space="preserve"> 49:158-69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Berger T, Hohl E, Caspar F (2009): Internet-based treatment for social phobia: a randomized controlled trial. </w:t>
      </w:r>
      <w:r w:rsidRPr="00200349">
        <w:rPr>
          <w:i/>
        </w:rPr>
        <w:t>J Clin Psychol</w:t>
      </w:r>
      <w:r w:rsidRPr="00200349">
        <w:t xml:space="preserve"> 65:1021-35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Bergstrom J, Andersson G, Ljotsson B, Ruck C, Andreewitch S, Karlsson A, Carlbring P, Andersson E, Lindefors N (2010): Internet-versus group-administered cognitive behaviour therapy for panic disorder in a psychiatric setting: a randomised trial. </w:t>
      </w:r>
      <w:r w:rsidRPr="00200349">
        <w:rPr>
          <w:i/>
        </w:rPr>
        <w:t>BMC Psychiatry</w:t>
      </w:r>
      <w:r w:rsidRPr="00200349">
        <w:t xml:space="preserve"> 10:54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Beutel ME, Scheurich V, Knebel A, Michal M, Wiltink J, Graf-Morgenstern M, Tschan R, Milrod B, Wellek S, Subic-Wrana C (2013): Implementing panic-focused psychodynamic psychotherapy into clinical practice. </w:t>
      </w:r>
      <w:r w:rsidRPr="00200349">
        <w:rPr>
          <w:i/>
        </w:rPr>
        <w:t>Can J Psychiatry</w:t>
      </w:r>
      <w:r w:rsidRPr="00200349">
        <w:t xml:space="preserve"> 58:326-34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Blanco C, Heimberg RG, Schneier FR, Fresco DM, Chen H, Turk CL, Vermes D, Erwin BA, Schmidt AB, Juster HR, Campeas R, Liebowitz MR (2010): A placebo-controlled trial of phenelzine, cognitive behavioral group therapy, and their combination for social anxiety disorder. </w:t>
      </w:r>
      <w:r w:rsidRPr="00200349">
        <w:rPr>
          <w:i/>
        </w:rPr>
        <w:t>Arch Gen Psychiatry</w:t>
      </w:r>
      <w:r w:rsidRPr="00200349">
        <w:t xml:space="preserve"> 67:286-95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Blomhoff S, Tangen Haug T, Hellstrom K, Holme I, Humble M, Madsbu HP, Wold JE (2001): Randomised controlled general practice trial of sertraline, exposure therapy and combined treatment in generalised social phobia. </w:t>
      </w:r>
      <w:r w:rsidRPr="00200349">
        <w:rPr>
          <w:i/>
        </w:rPr>
        <w:t>Br J Psychiatry</w:t>
      </w:r>
      <w:r w:rsidRPr="00200349">
        <w:t xml:space="preserve"> 179:23-30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lastRenderedPageBreak/>
        <w:t xml:space="preserve">Boettcher J, Berger T, Renneberg B (2012): Does a pre-treatment diagnostic interview affect the outcome of internet-based self-help for social anxiety disorder? a randomized controlled trial. </w:t>
      </w:r>
      <w:r w:rsidRPr="00200349">
        <w:rPr>
          <w:i/>
        </w:rPr>
        <w:t>Behav Cogn Psychother</w:t>
      </w:r>
      <w:r w:rsidRPr="00200349">
        <w:t xml:space="preserve"> 40:513-28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Bohni MK, Spindler H, Arendt M, Hougaard E, Rosenberg NK (2009): A randomized study of massed three-week cognitive behavioural therapy schedule for panic disorder. </w:t>
      </w:r>
      <w:r w:rsidRPr="00200349">
        <w:rPr>
          <w:i/>
        </w:rPr>
        <w:t>Acta Psychiatr Scand</w:t>
      </w:r>
      <w:r w:rsidRPr="00200349">
        <w:t xml:space="preserve"> 120:187-95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Borge FM, Hoffart A, Sexton H, Clark DM, Markowitz JC, McManus F (2008): Residential cognitive therapy versus residential interpersonal therapy for social phobia: a randomized clinical trial. </w:t>
      </w:r>
      <w:r w:rsidRPr="00200349">
        <w:rPr>
          <w:i/>
        </w:rPr>
        <w:t>J Anxiety Disord</w:t>
      </w:r>
      <w:r w:rsidRPr="00200349">
        <w:t xml:space="preserve"> 22:991-1010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Borgeat F, Stankovic M, Khazaal Y, Rouget BW, Baumann MC, Riquier F, O'Connor K, Jermann F, Zullino D, Bondolfi G (2009): Does the form or the amount of exposure make a difference in the cognitive-behavioral therapy treatment of social phobia? </w:t>
      </w:r>
      <w:r w:rsidRPr="00200349">
        <w:rPr>
          <w:i/>
        </w:rPr>
        <w:t>J Nerv Ment Dis</w:t>
      </w:r>
      <w:r w:rsidRPr="00200349">
        <w:t xml:space="preserve"> 197:507-13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Borkovec TD, Costello E (1993): Efficacy of applied relaxation and cognitive-behavioral therapy in the treatment of generalized anxiety disorder. </w:t>
      </w:r>
      <w:r w:rsidRPr="00200349">
        <w:rPr>
          <w:i/>
        </w:rPr>
        <w:t>J Consult Clin Psychol</w:t>
      </w:r>
      <w:r w:rsidRPr="00200349">
        <w:t xml:space="preserve"> 61:611-9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Borkovec TD, Newman MG, Pincus AL, Lytle R (2002): A component analysis of cognitive-behavioral therapy for generalized anxiety disorder and the role of interpersonal problems. </w:t>
      </w:r>
      <w:r w:rsidRPr="00200349">
        <w:rPr>
          <w:i/>
        </w:rPr>
        <w:t>J Consult Clin Psychol</w:t>
      </w:r>
      <w:r w:rsidRPr="00200349">
        <w:t xml:space="preserve"> 70:288-98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Bouchard S, Gauthier J, Laberge B, French D, Pelletier MH, Godbout C (1996): Exposure versus cognitive restructuring in the treatment of panic disorder with agoraphobia. </w:t>
      </w:r>
      <w:r w:rsidRPr="00200349">
        <w:rPr>
          <w:i/>
        </w:rPr>
        <w:t>Behav Res Ther</w:t>
      </w:r>
      <w:r w:rsidRPr="00200349">
        <w:t xml:space="preserve"> 34:213-24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Brown GK, Beck AT, Newman CF, Beck JS, Tran GQ (1997): A comparison of focused and standard cognitive therapy for panic disorder. </w:t>
      </w:r>
      <w:r w:rsidRPr="00200349">
        <w:rPr>
          <w:i/>
        </w:rPr>
        <w:t>J Anxiety Disord</w:t>
      </w:r>
      <w:r w:rsidRPr="00200349">
        <w:t xml:space="preserve"> 11:329-45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Butler G, Fennell M, Robson P, Gelder M (1991): Comparison of behavior therapy and cognitive behavior therapy in the treatment of generalized anxiety disorder. </w:t>
      </w:r>
      <w:r w:rsidRPr="00200349">
        <w:rPr>
          <w:i/>
        </w:rPr>
        <w:t>J Consult Clin Psychol</w:t>
      </w:r>
      <w:r w:rsidRPr="00200349">
        <w:t xml:space="preserve"> 59:167-75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Carlbring P, Bohman S, Brunt S, Buhrman M, Westling BE, Ekselius L, Andersson G (2006): Remote treatment of panic disorder: a randomized trial of internet-based cognitive behavior therapy supplemented with telephone calls. </w:t>
      </w:r>
      <w:r w:rsidRPr="00200349">
        <w:rPr>
          <w:i/>
        </w:rPr>
        <w:t>Am J Psychiatry</w:t>
      </w:r>
      <w:r w:rsidRPr="00200349">
        <w:t xml:space="preserve"> 163:2119-25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Carlbring P, Gunnarsdottir M, Hedensjo L, Andersson G, Ekselius L, Furmark T (2007): Treatment of social phobia: randomised trial of internet-delivered cognitive-behavioural therapy with telephone support. </w:t>
      </w:r>
      <w:r w:rsidRPr="00200349">
        <w:rPr>
          <w:i/>
        </w:rPr>
        <w:t>Br J Psychiatry</w:t>
      </w:r>
      <w:r w:rsidRPr="00200349">
        <w:t xml:space="preserve"> 190:123-8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Carlbring P, Nilsson-Ihrfelt E, Waara J, Kollenstam C, Buhrman M, Kaldo V, Soderberg M, Ekselius L, Andersson G (2005): Treatment of panic disorder: live therapy vs. self-help via the Internet. </w:t>
      </w:r>
      <w:r w:rsidRPr="00200349">
        <w:rPr>
          <w:i/>
        </w:rPr>
        <w:t>Behav Res Ther</w:t>
      </w:r>
      <w:r w:rsidRPr="00200349">
        <w:t xml:space="preserve"> 43:1321-33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Clark DM, Ehlers A, Hackmann A, McManus F, Fennell M, Grey N, Waddington L, Wild J (2006): Cognitive therapy versus exposure and applied relaxation in social phobia: A randomized controlled trial. </w:t>
      </w:r>
      <w:r w:rsidRPr="00200349">
        <w:rPr>
          <w:i/>
        </w:rPr>
        <w:t>J Consult Clin Psychol</w:t>
      </w:r>
      <w:r w:rsidRPr="00200349">
        <w:t xml:space="preserve"> 74:568-78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Clark DM, Ehlers A, McManus F, Hackmann A, Fennell M, Campbell H, Flower T, Davenport C, Louis B (2003): Cognitive therapy versus fluoxetine in generalized social phobia: a randomized placebo-controlled trial. </w:t>
      </w:r>
      <w:r w:rsidRPr="00200349">
        <w:rPr>
          <w:i/>
        </w:rPr>
        <w:t>J Consult Clin Psychol</w:t>
      </w:r>
      <w:r w:rsidRPr="00200349">
        <w:t xml:space="preserve"> 71:1058-67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Clark DM, Salkovskis PM, Hackmann A, Middleton H, Anastasiades P, Gelder M (1994): A comparison of cognitive therapy, applied relaxation and imipramine in the treatment of panic disorder. </w:t>
      </w:r>
      <w:r w:rsidRPr="00200349">
        <w:rPr>
          <w:i/>
        </w:rPr>
        <w:t>Br J Psychiatry</w:t>
      </w:r>
      <w:r w:rsidRPr="00200349">
        <w:t xml:space="preserve"> 164:759-69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lastRenderedPageBreak/>
        <w:t xml:space="preserve">Clark DM, Salkovskis PM, Hackmann A, Wells A, Ludgate J, Gelder M (1999): Brief cognitive therapy for panic disorder: a randomized controlled trial. </w:t>
      </w:r>
      <w:r w:rsidRPr="00200349">
        <w:rPr>
          <w:i/>
        </w:rPr>
        <w:t>J Consult Clin Psychol</w:t>
      </w:r>
      <w:r w:rsidRPr="00200349">
        <w:t xml:space="preserve"> 67:583-9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Cottraux J, Note I, Albuisson E, Yao SN, Note B, Mollard E, Bonasse F, Jalenques I, Guerin J, Coudert AJ (2000): Cognitive behavior therapy versus supportive therapy in social phobia: a randomized controlled trial. </w:t>
      </w:r>
      <w:r w:rsidRPr="00200349">
        <w:rPr>
          <w:i/>
        </w:rPr>
        <w:t>Psychother Psychosom</w:t>
      </w:r>
      <w:r w:rsidRPr="00200349">
        <w:t xml:space="preserve"> 69:137-46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Cottraux J, Note ID, Cungi C, Legeron P, Heim F, Chneiweiss L, Bernard G, Bouvard M (1995): A controlled study of cognitive behaviour therapy with buspirone or placebo in panic disorder with agoraphobia. </w:t>
      </w:r>
      <w:r w:rsidRPr="00200349">
        <w:rPr>
          <w:i/>
        </w:rPr>
        <w:t>Br J Psychiatry</w:t>
      </w:r>
      <w:r w:rsidRPr="00200349">
        <w:t xml:space="preserve"> 167:635-41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Craske MG, DeCola JP, Sachs AD, Pontillo DC (2003): Panic control treatment for agoraphobia. </w:t>
      </w:r>
      <w:r w:rsidRPr="00200349">
        <w:rPr>
          <w:i/>
        </w:rPr>
        <w:t>J Anxiety Disord</w:t>
      </w:r>
      <w:r w:rsidRPr="00200349">
        <w:t xml:space="preserve"> 17:321-33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de Beurs E, van Balkom AJ, Lange A, Koele P, van Dyck R (1995): Treatment of panic disorder with agoraphobia: comparison of fluvoxamine, placebo, and psychological panic management combined with exposure and of exposure in vivo alone. </w:t>
      </w:r>
      <w:r w:rsidRPr="00200349">
        <w:rPr>
          <w:i/>
        </w:rPr>
        <w:t>Am J Psychiatry</w:t>
      </w:r>
      <w:r w:rsidRPr="00200349">
        <w:t xml:space="preserve"> 152:683-91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de Beurs E, van Balkom AJ, Van Dyck R, Lange A (1999): Long-term outcome of pharmacological and psychological treatment for panic disorder with agoraphobia: a 2-year naturalistic follow-up. </w:t>
      </w:r>
      <w:r w:rsidRPr="00200349">
        <w:rPr>
          <w:i/>
        </w:rPr>
        <w:t>Acta Psychiatr Scand</w:t>
      </w:r>
      <w:r w:rsidRPr="00200349">
        <w:t xml:space="preserve"> 99:59-67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Dugas MJ, Brillon P, Savard P, Turcotte J, Gaudet A, Ladouceur R, Leblanc R, Gervais NJ (2010): A randomized clinical trial of cognitive-behavioral therapy and applied relaxation for adults with generalized anxiety disorder. </w:t>
      </w:r>
      <w:r w:rsidRPr="00200349">
        <w:rPr>
          <w:i/>
        </w:rPr>
        <w:t>Behav Ther</w:t>
      </w:r>
      <w:r w:rsidRPr="00200349">
        <w:t xml:space="preserve"> 41:46-58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Dugas MJ, Ladouceur R, Leger E, Freeston MH, Langlois F, Provencher MD, Boisvert JM (2003): Group cognitive-behavioral therapy for generalized anxiety disorder: treatment outcome and long-term follow-up. </w:t>
      </w:r>
      <w:r w:rsidRPr="00200349">
        <w:rPr>
          <w:i/>
        </w:rPr>
        <w:t>J Consult Clin Psychol</w:t>
      </w:r>
      <w:r w:rsidRPr="00200349">
        <w:t xml:space="preserve"> 71:821-5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Durham RC, Fisher PL, Treliving LR, Hau CM, Richard K, Steward JB (1999): Psychotherapy and anxiety management training for generalized anxiety disorder: Symptom change, medication usage and attitudes to treatment. </w:t>
      </w:r>
      <w:r w:rsidRPr="00200349">
        <w:rPr>
          <w:i/>
        </w:rPr>
        <w:t>Behavioural and Cognitive Psychotherapy</w:t>
      </w:r>
      <w:r w:rsidRPr="00200349">
        <w:t xml:space="preserve"> 27:19-35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Durham RC, Murphy T, Allan T, Richard K, Treliving LR, Fenton GW (1994): Cognitive therapy, analytic psychotherapy and anxiety management training for generalised anxiety disorder. </w:t>
      </w:r>
      <w:r w:rsidRPr="00200349">
        <w:rPr>
          <w:i/>
        </w:rPr>
        <w:t>Br J Psychiatry</w:t>
      </w:r>
      <w:r w:rsidRPr="00200349">
        <w:t xml:space="preserve"> 165:315-23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Furmark T, Carlbring P, Hedman E, et al (2009): Guided and unguided self-help for social anxiety disorder: randomised controlled trial. </w:t>
      </w:r>
      <w:r w:rsidRPr="00200349">
        <w:rPr>
          <w:i/>
        </w:rPr>
        <w:t>Br J Psychiatry</w:t>
      </w:r>
      <w:r w:rsidRPr="00200349">
        <w:t xml:space="preserve"> 195:440-7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Gelernter CS, Uhde TW, Cimbolic P, Arnkoff DB, Vittone BJ, Tancer ME, Bartko JJ (1991): Cognitive-behavioral and pharmacological treatments of social phobia. A controlled study. </w:t>
      </w:r>
      <w:r w:rsidRPr="00200349">
        <w:rPr>
          <w:i/>
        </w:rPr>
        <w:t>Arch Gen Psychiatry</w:t>
      </w:r>
      <w:r w:rsidRPr="00200349">
        <w:t xml:space="preserve"> 48:938-45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Gloster AT, Wittchen HU, Einsle F, et al (2011): Psychological treatment for panic disorder with agoraphobia: A randomized controlled trial to examine the role of therapist-guided exposure in situ in CBT. </w:t>
      </w:r>
      <w:r w:rsidRPr="00200349">
        <w:rPr>
          <w:i/>
        </w:rPr>
        <w:t>J Consult Clin Psychol</w:t>
      </w:r>
      <w:r w:rsidRPr="00200349">
        <w:t xml:space="preserve"> 79:406-20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Gruber K, Moran PJ, Roth WT, Taylor CB (2001): Computer-assisted cognitive behavioral group therapy for social phobia. </w:t>
      </w:r>
      <w:r w:rsidRPr="00200349">
        <w:rPr>
          <w:i/>
        </w:rPr>
        <w:t>Behavior Therapy</w:t>
      </w:r>
      <w:r w:rsidRPr="00200349">
        <w:t xml:space="preserve"> 32:155-165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Hayes-Skelton SA, Roemer L, Orsillo SM (2013): A Randomized Clinical Trial Comparing an Acceptance-Based Behavior Therapy to Applied Relaxation for Generalized Anxiety Disorder. </w:t>
      </w:r>
      <w:r w:rsidRPr="00200349">
        <w:rPr>
          <w:i/>
        </w:rPr>
        <w:t>J Consult Clin Psychol</w:t>
      </w:r>
      <w:r w:rsidRPr="00200349">
        <w:t>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lastRenderedPageBreak/>
        <w:t xml:space="preserve">Hedman E, Andersson G, Ljotsson B, Andersson E, Ruck C, Mortberg E, Lindefors N (2011): Internet-based cognitive behavior therapy vs. cognitive behavioral group therapy for social anxiety disorder: a randomized controlled non-inferiority trial. </w:t>
      </w:r>
      <w:r w:rsidRPr="00200349">
        <w:rPr>
          <w:i/>
        </w:rPr>
        <w:t>PLoS One</w:t>
      </w:r>
      <w:r w:rsidRPr="00200349">
        <w:t xml:space="preserve"> 6:e18001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Heimberg RG, Dodge CS, Hope DA, Kennedy CR, Zollo LJ, Becker RE (1990): Cognitive Behavioral Group Treatment for Social Phobia - Comparison with a Credible Placebo Control. </w:t>
      </w:r>
      <w:r w:rsidRPr="00200349">
        <w:rPr>
          <w:i/>
        </w:rPr>
        <w:t>Cognitive Therapy and Research</w:t>
      </w:r>
      <w:r w:rsidRPr="00200349">
        <w:t xml:space="preserve"> 14:1-23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Heimberg RG, Liebowitz MR, Hope DA, Schneier FR, Holt CS, Welkowitz LA, Juster HR, Campeas R, Bruch MA, Cloitre M, Fallon B, Klein DF (1998): Cognitive behavioral group therapy vs phenelzine therapy for social phobia: 12-week outcome. </w:t>
      </w:r>
      <w:r w:rsidRPr="00200349">
        <w:rPr>
          <w:i/>
        </w:rPr>
        <w:t>Arch Gen Psychiatry</w:t>
      </w:r>
      <w:r w:rsidRPr="00200349">
        <w:t xml:space="preserve"> 55:1133-41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Hofmann SG (2004): Cognitive mediation of treatment change in social phobia. </w:t>
      </w:r>
      <w:r w:rsidRPr="00200349">
        <w:rPr>
          <w:i/>
        </w:rPr>
        <w:t>J Consult Clin Psychol</w:t>
      </w:r>
      <w:r w:rsidRPr="00200349">
        <w:t xml:space="preserve"> 72:393-9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Hofmann SG, Smits JA, Rosenfield D, Simon N, Otto MW, Meuret AE, Marques L, Fang A, Tart C, Pollack MH (2013): d-Cycloserine as an augmentation strategy with cognitive-behavioral therapy for social anxiety disorder. </w:t>
      </w:r>
      <w:r w:rsidRPr="00200349">
        <w:rPr>
          <w:i/>
        </w:rPr>
        <w:t>Am J Psychiatry</w:t>
      </w:r>
      <w:r w:rsidRPr="00200349">
        <w:t xml:space="preserve"> 170:751-8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Hope DA, Heimberg RG, Bruch MA (1995): Dismantling cognitive-behavioral group therapy for social phobia. </w:t>
      </w:r>
      <w:r w:rsidRPr="00200349">
        <w:rPr>
          <w:i/>
        </w:rPr>
        <w:t>Behav Res Ther</w:t>
      </w:r>
      <w:r w:rsidRPr="00200349">
        <w:t xml:space="preserve"> 33:637-50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Hovland A, Nordhus IH, Sjobo T, Gjestad BA, Birknes B, Martinsen EW, Torsheim T, Pallesen S (2012): Comparing Physical Exercise in Groups to Group Cognitive Behaviour Therapy for the Treatment of Panic Disorder in a Randomized Controlled Trial. </w:t>
      </w:r>
      <w:r w:rsidRPr="00200349">
        <w:rPr>
          <w:i/>
        </w:rPr>
        <w:t>Behav Cogn Psychother</w:t>
      </w:r>
      <w:r w:rsidRPr="00200349">
        <w:t>:1-25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Hoyer J, Beesdo K, Gloster AT, Runge J, Hofler M, Becker ES (2009): Worry exposure versus applied relaxation in the treatment of generalized anxiety disorder. </w:t>
      </w:r>
      <w:r w:rsidRPr="00200349">
        <w:rPr>
          <w:i/>
        </w:rPr>
        <w:t>Psychother Psychosom</w:t>
      </w:r>
      <w:r w:rsidRPr="00200349">
        <w:t xml:space="preserve"> 78:106-15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Ito LM, de Araujo LA, Tess VL, de Barros-Neto TP, Asbahr FR, Marks I (2001): Self-exposure therapy for panic disorder with agoraphobia: randomised controlled study of external v. interoceptive self-exposure. </w:t>
      </w:r>
      <w:r w:rsidRPr="00200349">
        <w:rPr>
          <w:i/>
        </w:rPr>
        <w:t>Br J Psychiatry</w:t>
      </w:r>
      <w:r w:rsidRPr="00200349">
        <w:t xml:space="preserve"> 178:331-6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Jazaieri H, Goldin PR, Werner K, Ziv M, Gross JJ (2012): A Randomized Trial of MBSR Versus Aerobic Exercise for Social Anxiety Disorder. </w:t>
      </w:r>
      <w:r w:rsidRPr="00200349">
        <w:rPr>
          <w:i/>
        </w:rPr>
        <w:t>J Clin Psychol</w:t>
      </w:r>
      <w:r w:rsidRPr="00200349">
        <w:t>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Kenardy JA, Dow MG, Johnston DW, Newman MG, Thomson A, Taylor CB (2003): A comparison of delivery methods of cognitive-behavioral therapy for panic disorder: an international multicenter trial. </w:t>
      </w:r>
      <w:r w:rsidRPr="00200349">
        <w:rPr>
          <w:i/>
        </w:rPr>
        <w:t>J Consult Clin Psychol</w:t>
      </w:r>
      <w:r w:rsidRPr="00200349">
        <w:t xml:space="preserve"> 71:1068-75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Klein B, Richards JC, Austin DW (2006): Efficacy of internet therapy for panic disorder. </w:t>
      </w:r>
      <w:r w:rsidRPr="00200349">
        <w:rPr>
          <w:i/>
        </w:rPr>
        <w:t>Journal of Behavior Therapy and Experimental Psychiatry</w:t>
      </w:r>
      <w:r w:rsidRPr="00200349">
        <w:t xml:space="preserve"> 37:213-238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Kocovski NL, Fleming JE, Hawley LL, Huta V, Antony MM (2013): Mindfulness and acceptance-based group therapy versus traditional cognitive behavioral group therapy for social anxiety disorder: A randomized controlled trial. </w:t>
      </w:r>
      <w:r w:rsidRPr="00200349">
        <w:rPr>
          <w:i/>
        </w:rPr>
        <w:t>Behav Res Ther</w:t>
      </w:r>
      <w:r w:rsidRPr="00200349">
        <w:t xml:space="preserve"> 51:889-98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Ladouceur R, Dugas MJ, Freeston MH, Leger E, Gagnon F, Thibodeau N (2000): Efficacy of a cognitive-behavioral treatment for generalized anxiety disorder: evaluation in a controlled clinical trial. </w:t>
      </w:r>
      <w:r w:rsidRPr="00200349">
        <w:rPr>
          <w:i/>
        </w:rPr>
        <w:t>J Consult Clin Psychol</w:t>
      </w:r>
      <w:r w:rsidRPr="00200349">
        <w:t xml:space="preserve"> 68:957-64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Leichsenring et al. (2013): Psychodynamic Therapy and Cognitive-Behavioral Therapy in Social Anxiety Disorder: A Multicenter Randomized Controlled Trial. </w:t>
      </w:r>
      <w:r w:rsidRPr="00200349">
        <w:rPr>
          <w:i/>
        </w:rPr>
        <w:t>Am J Psychiatry</w:t>
      </w:r>
      <w:r w:rsidRPr="00200349">
        <w:t xml:space="preserve"> (in press)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Leichsenring F, Salzer S, Beutel ME, et al (2014): Long-term outcome of psychodynamic therapy and cognitive-behavioral therapy in social anxiety disorder. </w:t>
      </w:r>
      <w:r w:rsidRPr="00200349">
        <w:rPr>
          <w:i/>
        </w:rPr>
        <w:t>Am J Psychiatry</w:t>
      </w:r>
      <w:r w:rsidRPr="00200349">
        <w:t xml:space="preserve"> 171:1074-82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lastRenderedPageBreak/>
        <w:t xml:space="preserve">Leichsenring F, Salzer S, Jaeger U, Kachele H, Kreische R, Leweke F, Ruger U, Winkelbach C, Leibing E (2009): Short-term psychodynamic psychotherapy and cognitive-behavioral therapy in generalized anxiety disorder: a randomized, controlled trial. </w:t>
      </w:r>
      <w:r w:rsidRPr="00200349">
        <w:rPr>
          <w:i/>
        </w:rPr>
        <w:t>Am J Psychiatry</w:t>
      </w:r>
      <w:r w:rsidRPr="00200349">
        <w:t xml:space="preserve"> 166:875-81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Lidren DM, Watkins PL, Gould RA, Clum GA, Asterino M, Tulloch HL (1994): A comparison of bibliotherapy and group therapy in the treatment of panic disorder. </w:t>
      </w:r>
      <w:r w:rsidRPr="00200349">
        <w:rPr>
          <w:i/>
        </w:rPr>
        <w:t>J Consult Clin Psychol</w:t>
      </w:r>
      <w:r w:rsidRPr="00200349">
        <w:t xml:space="preserve"> 62:865-9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Liebowitz MR, Heimberg RG, Schneier FR, Hope DA, Davies S, Holt CS, Goetz D, Juster HR, Lin SH, Bruch MA, Marshall RD, Klein DF (1999): Cognitive-behavioral group therapy versus phenelzine in social phobia: long-term outcome. </w:t>
      </w:r>
      <w:r w:rsidRPr="00200349">
        <w:rPr>
          <w:i/>
        </w:rPr>
        <w:t>Depress Anxiety</w:t>
      </w:r>
      <w:r w:rsidRPr="00200349">
        <w:t xml:space="preserve"> 10:89-98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Linden M, Zubraegel D, Baer T, Franke U, Schlattmann P (2005): Efficacy of cognitive behaviour therapy in generalized anxiety disorders. Results of a controlled clinical trial (Berlin CBT-GAD Study). </w:t>
      </w:r>
      <w:r w:rsidRPr="00200349">
        <w:rPr>
          <w:i/>
        </w:rPr>
        <w:t>Psychother Psychosom</w:t>
      </w:r>
      <w:r w:rsidRPr="00200349">
        <w:t xml:space="preserve"> 74:36-42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Lindsay WR, Gamsu CV, McLaughlin E, Hood EM, Espie CA (1987): A controlled trial of treatments for generalized anxiety. </w:t>
      </w:r>
      <w:r w:rsidRPr="00200349">
        <w:rPr>
          <w:i/>
        </w:rPr>
        <w:t>Br J Clin Psychol</w:t>
      </w:r>
      <w:r w:rsidRPr="00200349">
        <w:t xml:space="preserve"> 26:3-15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Loerch B, Graf-Morgenstern M, Hautzinger M, Schlegel S, Hain C, Sandmann J, Benkert O (1999): Randomised placebo-controlled trial of moclobemide, cognitive-behavioural therapy and their combination in panic disorder with agoraphobia. </w:t>
      </w:r>
      <w:r w:rsidRPr="00200349">
        <w:rPr>
          <w:i/>
        </w:rPr>
        <w:t>Br J Psychiatry</w:t>
      </w:r>
      <w:r w:rsidRPr="00200349">
        <w:t xml:space="preserve"> 174:205-12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Marchand A, Roberge P, Primiano S, Germain V (2009): A randomized, controlled clinical trial of standard, group and brief cognitive-behavioral therapy for panic disorder with agoraphobia: a two-year follow-up. </w:t>
      </w:r>
      <w:r w:rsidRPr="00200349">
        <w:rPr>
          <w:i/>
        </w:rPr>
        <w:t>J Anxiety Disord</w:t>
      </w:r>
      <w:r w:rsidRPr="00200349">
        <w:t xml:space="preserve"> 23:1139-47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Marks IM, Swinson RP, Basoglu M, Kuch K, Noshirvani H, G OS, Lelliott PT, Kirby M, McNamee G, Sengun S, Wickwire K (1993): Alprazolam and exposure alone and combined in panic disorder with agoraphobia. A controlled study in London and Toronto. </w:t>
      </w:r>
      <w:r w:rsidRPr="00200349">
        <w:rPr>
          <w:i/>
        </w:rPr>
        <w:t>Br J Psychiatry</w:t>
      </w:r>
      <w:r w:rsidRPr="00200349">
        <w:t xml:space="preserve"> 162:776-87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Mavissakalian M, Michelson L (1986): Two-year follow-up of exposure and imipramine treatment of agoraphobia. </w:t>
      </w:r>
      <w:r w:rsidRPr="00200349">
        <w:rPr>
          <w:i/>
        </w:rPr>
        <w:t>Am J Psychiatry</w:t>
      </w:r>
      <w:r w:rsidRPr="00200349">
        <w:t xml:space="preserve"> 143:1106-12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Mersch PP (1995): The treatment of social phobia: the differential effectiveness of exposure in vivo and an integration of exposure in vivo, rational emotive therapy and social skills training. </w:t>
      </w:r>
      <w:r w:rsidRPr="00200349">
        <w:rPr>
          <w:i/>
        </w:rPr>
        <w:t>Behav Res Ther</w:t>
      </w:r>
      <w:r w:rsidRPr="00200349">
        <w:t xml:space="preserve"> 33:259-69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Michelson L, Mavissakalian M, Marchione K (1988): Cognitive, Behavioral, and Psychophysiological Treatments of Agoraphobia - a Comparative Outcome Investigation. </w:t>
      </w:r>
      <w:r w:rsidRPr="00200349">
        <w:rPr>
          <w:i/>
        </w:rPr>
        <w:t>Behavior Therapy</w:t>
      </w:r>
      <w:r w:rsidRPr="00200349">
        <w:t xml:space="preserve"> 19:97-120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Mörtberg E, Clark DM, Sundin O, Aberg Wistedt A (2007): Intensive group cognitive treatment and individual cognitive therapy vs. treatment as usual in social phobia: a randomized controlled trial. </w:t>
      </w:r>
      <w:r w:rsidRPr="00200349">
        <w:rPr>
          <w:i/>
        </w:rPr>
        <w:t>Acta Psychiatr Scand</w:t>
      </w:r>
      <w:r w:rsidRPr="00200349">
        <w:t xml:space="preserve"> 115:142-54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Newman MG, Castonguay LG, Borkovec TD, Fisher AJ, Boswell JF, Szkodny LE, Nordberg SS (2011): A randomized controlled trial of cognitive-behavioral therapy for generalized anxiety disorder with integrated techniques from emotion-focused and interpersonal therapies. </w:t>
      </w:r>
      <w:r w:rsidRPr="00200349">
        <w:rPr>
          <w:i/>
        </w:rPr>
        <w:t>J Consult Clin Psychol</w:t>
      </w:r>
      <w:r w:rsidRPr="00200349">
        <w:t xml:space="preserve"> 79:171-81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Nordahl HM, Vogel PA, Morken G, Stiles TC, Sandvik P, Wells A (2016): Paroxetine, Cognitive Therapy or Their Combination in the Treatment of Social Anxiety Disorder with and without Avoidant Personality Disorder: A Randomized Clinical Trial. </w:t>
      </w:r>
      <w:r w:rsidRPr="00200349">
        <w:rPr>
          <w:i/>
        </w:rPr>
        <w:t>Psychother Psychosom</w:t>
      </w:r>
      <w:r w:rsidRPr="00200349">
        <w:t xml:space="preserve"> 85:346-356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Nordin S, Carlbring P, Cuijpers P, Andersson G (2010): Expanding the limits of bibliotherapy for panic disorder: randomized trial of self-help without support but with a clear deadline. </w:t>
      </w:r>
      <w:r w:rsidRPr="00200349">
        <w:rPr>
          <w:i/>
        </w:rPr>
        <w:t>Behav Ther</w:t>
      </w:r>
      <w:r w:rsidRPr="00200349">
        <w:t xml:space="preserve"> 41:267-76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lastRenderedPageBreak/>
        <w:t xml:space="preserve">Oosterbaan D, van Balkom A, Spinhoven P, van Oppen P, van Dyck R (2001): Cognitive therapy versus moclobemide in social phobia: a controlled study. </w:t>
      </w:r>
      <w:r w:rsidRPr="00200349">
        <w:rPr>
          <w:i/>
        </w:rPr>
        <w:t>Clin Psychol Psychother.</w:t>
      </w:r>
      <w:r w:rsidRPr="00200349">
        <w:t xml:space="preserve"> 8:263-73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Ost LG, Breitholtz E (2000): Applied relaxation vs. cognitive therapy in the treatment of generalized anxiety disorder. </w:t>
      </w:r>
      <w:r w:rsidRPr="00200349">
        <w:rPr>
          <w:i/>
        </w:rPr>
        <w:t>Behav Res Ther</w:t>
      </w:r>
      <w:r w:rsidRPr="00200349">
        <w:t xml:space="preserve"> 38:777-90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Ost LG, Thulin U, Ramnero J (2004): Cognitive behavior therapy vs exposure in vivo in the treatment of panic disorder with agoraphobia (corrected from agoraphobia). </w:t>
      </w:r>
      <w:r w:rsidRPr="00200349">
        <w:rPr>
          <w:i/>
        </w:rPr>
        <w:t>Behav Res Ther</w:t>
      </w:r>
      <w:r w:rsidRPr="00200349">
        <w:t xml:space="preserve"> 42:1105-27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Ost LG, Westling BE (1995): Applied relaxation vs cognitive behavior therapy in the treatment of panic disorder. </w:t>
      </w:r>
      <w:r w:rsidRPr="00200349">
        <w:rPr>
          <w:i/>
        </w:rPr>
        <w:t>Behav Res Ther</w:t>
      </w:r>
      <w:r w:rsidRPr="00200349">
        <w:t xml:space="preserve"> 33:145-58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Ost LG, Westling BE, Hellstrom K (1993): Applied relaxation, exposure in vivo and cognitive methods in the treatment of panic disorder with agoraphobia. </w:t>
      </w:r>
      <w:r w:rsidRPr="00200349">
        <w:rPr>
          <w:i/>
        </w:rPr>
        <w:t>Behav Res Ther</w:t>
      </w:r>
      <w:r w:rsidRPr="00200349">
        <w:t xml:space="preserve"> 31:383-94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Paxling B, Almlov J, Dahlin M, Carlbring P, Breitholtz E, Eriksson T, Andersson G (2011): Guided internet-delivered cognitive behavior therapy for generalized anxiety disorder: a randomized controlled trial. </w:t>
      </w:r>
      <w:r w:rsidRPr="00200349">
        <w:rPr>
          <w:i/>
        </w:rPr>
        <w:t>Cogn Behav Ther</w:t>
      </w:r>
      <w:r w:rsidRPr="00200349">
        <w:t xml:space="preserve"> 40:159-73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Prasko J, Dockery C, Horacek J, Houbova P, Kosova J, Klaschka J, Paskova B, Praskova H, Seifertova D, Zalesky R, Hoschl C (2006): Moclobemide and cognitive behavioral therapy in the treatment of social phobia. A six-month controlled study and 24 months follow up. </w:t>
      </w:r>
      <w:r w:rsidRPr="00200349">
        <w:rPr>
          <w:i/>
        </w:rPr>
        <w:t>Neuro Endocrinol Lett</w:t>
      </w:r>
      <w:r w:rsidRPr="00200349">
        <w:t xml:space="preserve"> 27:473-81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Robinson E, Titov N, Andrews G, McIntyre K, Schwencke G, Solley K (2010): Internet treatment for generalized anxiety disorder: a randomized controlled trial comparing clinician vs. technician assistance. </w:t>
      </w:r>
      <w:r w:rsidRPr="00200349">
        <w:rPr>
          <w:i/>
        </w:rPr>
        <w:t>PLoS One</w:t>
      </w:r>
      <w:r w:rsidRPr="00200349">
        <w:t xml:space="preserve"> 5:e10942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Roemer L, Orsillo SM, Salters-Pedneault K (2008): Efficacy of an acceptance-based behavior therapy for generalized anxiety disorder: evaluation in a randomized controlled trial. </w:t>
      </w:r>
      <w:r w:rsidRPr="00200349">
        <w:rPr>
          <w:i/>
        </w:rPr>
        <w:t>J Consult Clin Psychol</w:t>
      </w:r>
      <w:r w:rsidRPr="00200349">
        <w:t xml:space="preserve"> 76:1083-9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Salaberria K, Echeburua E (1998): Long-term outcome of cognitive therapy's contribution to self-exposure in vivo to the treatment of generalized social phobia. </w:t>
      </w:r>
      <w:r w:rsidRPr="00200349">
        <w:rPr>
          <w:i/>
        </w:rPr>
        <w:t>Behav Modif</w:t>
      </w:r>
      <w:r w:rsidRPr="00200349">
        <w:t xml:space="preserve"> 22:262-84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Sharp DM, Power KG, Swanson V (2004): A comparison of the efficacy and acceptability of group versus individual cognitive behaviour therapy in the treatment of panic disorder and agoraphobia in primary care. </w:t>
      </w:r>
      <w:r w:rsidRPr="00200349">
        <w:rPr>
          <w:i/>
        </w:rPr>
        <w:t>Clinical Psychology &amp; Psychotherapy</w:t>
      </w:r>
      <w:r w:rsidRPr="00200349">
        <w:t xml:space="preserve"> 11:73-82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Shear MK, Pilkonis PA, Cloitre M, Leon AC (1994): Cognitive behavioral treatment compared with nonprescriptive treatment of panic disorder. </w:t>
      </w:r>
      <w:r w:rsidRPr="00200349">
        <w:rPr>
          <w:i/>
        </w:rPr>
        <w:t>Arch Gen Psychiatry</w:t>
      </w:r>
      <w:r w:rsidRPr="00200349">
        <w:t xml:space="preserve"> 51:395-401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Smits JA, Powers MB, Buxkamper R, Telch MJ (2006): The efficacy of videotape feedback for enhancing the effects of exposure-based treatment for social anxiety disorder: a controlled investigation. </w:t>
      </w:r>
      <w:r w:rsidRPr="00200349">
        <w:rPr>
          <w:i/>
        </w:rPr>
        <w:t>Behav Res Ther</w:t>
      </w:r>
      <w:r w:rsidRPr="00200349">
        <w:t xml:space="preserve"> 44:1773-85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Stangier U, Heidenreich T, Peitz M, Lauterbach W, Clark DM (2003): Cognitive therapy for social phobia: individual versus group treatment. </w:t>
      </w:r>
      <w:r w:rsidRPr="00200349">
        <w:rPr>
          <w:i/>
        </w:rPr>
        <w:t>Behav Res Ther</w:t>
      </w:r>
      <w:r w:rsidRPr="00200349">
        <w:t xml:space="preserve"> 41:991-1007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Stangier U, Schramm E, Heidenreich T, Berger M, Clark DM (2011): Cognitive therapy vs interpersonal psychotherapy in social anxiety disorder: a randomized controlled trial. </w:t>
      </w:r>
      <w:r w:rsidRPr="00200349">
        <w:rPr>
          <w:i/>
        </w:rPr>
        <w:t>Arch Gen Psychiatry</w:t>
      </w:r>
      <w:r w:rsidRPr="00200349">
        <w:t xml:space="preserve"> 68:692-700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lastRenderedPageBreak/>
        <w:t xml:space="preserve">Telch MJ, Lucas JA, Schmidt NB, Hanna HH, LaNae Jaimez T, Lucas RA (1993): Group cognitive-behavioral treatment of panic disorder. </w:t>
      </w:r>
      <w:r w:rsidRPr="00200349">
        <w:rPr>
          <w:i/>
        </w:rPr>
        <w:t>Behav Res Ther</w:t>
      </w:r>
      <w:r w:rsidRPr="00200349">
        <w:t xml:space="preserve"> 31:279-87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van Apeldoorn FJ, Timmerman ME, Mersch PP, van Hout WJ, Visser S, van Dyck R, den Boer JA (2010): A randomized trial of cognitive-behavioral therapy or selective serotonin reuptake inhibitor or both combined for panic disorder with or without agoraphobia: treatment results through 1-year follow-up. </w:t>
      </w:r>
      <w:r w:rsidRPr="00200349">
        <w:rPr>
          <w:i/>
        </w:rPr>
        <w:t>J Clin Psychiatry</w:t>
      </w:r>
      <w:r w:rsidRPr="00200349">
        <w:t xml:space="preserve"> 71:574-86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van Apeldoorn FJ, van Hout WJ, Mersch PP, Huisman M, Slaap BR, Hale WW, 3rd, Visser S, van Dyck R, den Boer JA (2008): Is a combined therapy more effective than either CBT or SSRI alone? Results of a multicenter trial on panic disorder with or without agoraphobia. </w:t>
      </w:r>
      <w:r w:rsidRPr="00200349">
        <w:rPr>
          <w:i/>
        </w:rPr>
        <w:t>Acta Psychiatr Scand</w:t>
      </w:r>
      <w:r w:rsidRPr="00200349">
        <w:t xml:space="preserve"> 117:260-70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Vos SP, Huibers MJ, Diels L, Arntz A (2012): A randomized clinical trial of cognitive behavioral therapy and interpersonal psychotherapy for panic disorder with agoraphobia. </w:t>
      </w:r>
      <w:r w:rsidRPr="00200349">
        <w:rPr>
          <w:i/>
        </w:rPr>
        <w:t>Psychol Med</w:t>
      </w:r>
      <w:r w:rsidRPr="00200349">
        <w:t>:1-12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Wells A, Welford M, King P, Papageorgiou C, Wisely J, Mendel E (2010): A pilot randomized trial of metacognitive therapy vs applied relaxation in the treatment of adults with generalized anxiety disorder. </w:t>
      </w:r>
      <w:r w:rsidRPr="00200349">
        <w:rPr>
          <w:i/>
        </w:rPr>
        <w:t>Behav Res Ther</w:t>
      </w:r>
      <w:r w:rsidRPr="00200349">
        <w:t xml:space="preserve"> 48:429-34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Wiborg IM, Dahl AA (1996): Does brief dynamic psychotherapy reduce the relapse rate of panic disorder? </w:t>
      </w:r>
      <w:r w:rsidRPr="00200349">
        <w:rPr>
          <w:i/>
        </w:rPr>
        <w:t>Arch Gen Psychiatry</w:t>
      </w:r>
      <w:r w:rsidRPr="00200349">
        <w:t xml:space="preserve"> 53:689-94.</w:t>
      </w:r>
    </w:p>
    <w:p w:rsidR="00200349" w:rsidRPr="00200349" w:rsidRDefault="00200349" w:rsidP="00200349">
      <w:pPr>
        <w:pStyle w:val="EndNoteBibliography"/>
        <w:spacing w:after="0"/>
        <w:ind w:left="720" w:hanging="720"/>
      </w:pPr>
      <w:r w:rsidRPr="00200349">
        <w:t xml:space="preserve">Williams SL, Falbo J (1996): Cognitive and performance-based treatments for panic attacks in people with varying degrees of agoraphobic disability. </w:t>
      </w:r>
      <w:r w:rsidRPr="00200349">
        <w:rPr>
          <w:i/>
        </w:rPr>
        <w:t>Behav Res Ther</w:t>
      </w:r>
      <w:r w:rsidRPr="00200349">
        <w:t xml:space="preserve"> 34:253-64.</w:t>
      </w:r>
    </w:p>
    <w:p w:rsidR="00200349" w:rsidRPr="00200349" w:rsidRDefault="00200349" w:rsidP="00200349">
      <w:pPr>
        <w:pStyle w:val="EndNoteBibliography"/>
        <w:ind w:left="720" w:hanging="720"/>
      </w:pPr>
      <w:r w:rsidRPr="00200349">
        <w:t xml:space="preserve">Wims E, Titov N, Andrews G, Choi I (2010): Clinician-assisted Internet-based treatment is effective for panic: A randomized controlled trial. </w:t>
      </w:r>
      <w:r w:rsidRPr="00200349">
        <w:rPr>
          <w:i/>
        </w:rPr>
        <w:t>Aust N Z J Psychiatry</w:t>
      </w:r>
      <w:r w:rsidRPr="00200349">
        <w:t xml:space="preserve"> 44:599-607.</w:t>
      </w:r>
    </w:p>
    <w:p w:rsidR="002D70FB" w:rsidRDefault="002D1A89">
      <w:r>
        <w:fldChar w:fldCharType="end"/>
      </w:r>
    </w:p>
    <w:sectPr w:rsidR="002D70FB" w:rsidSect="0003402B">
      <w:pgSz w:w="16838" w:h="11906" w:orient="landscape"/>
      <w:pgMar w:top="1418" w:right="1418" w:bottom="1418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273229"/>
    <w:multiLevelType w:val="hybridMultilevel"/>
    <w:tmpl w:val="37F04CF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4101B5F"/>
    <w:multiLevelType w:val="hybridMultilevel"/>
    <w:tmpl w:val="56DEE7EA"/>
    <w:lvl w:ilvl="0" w:tplc="A818537A">
      <w:start w:val="1"/>
      <w:numFmt w:val="bullet"/>
      <w:pStyle w:val="Listenabsatz"/>
      <w:lvlText w:val="-"/>
      <w:lvlJc w:val="left"/>
      <w:pPr>
        <w:ind w:left="780" w:hanging="360"/>
      </w:pPr>
      <w:rPr>
        <w:rFonts w:ascii="Calibri" w:hAnsi="Calibri" w:hint="default"/>
      </w:rPr>
    </w:lvl>
    <w:lvl w:ilvl="1" w:tplc="0407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2" w15:restartNumberingAfterBreak="0">
    <w:nsid w:val="09FE74DD"/>
    <w:multiLevelType w:val="hybridMultilevel"/>
    <w:tmpl w:val="2FB0FF42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4D05850"/>
    <w:multiLevelType w:val="hybridMultilevel"/>
    <w:tmpl w:val="71AC7206"/>
    <w:lvl w:ilvl="0" w:tplc="F0B2A1B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E96C34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0E41F5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996E59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F88D1C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482293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61AFE6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21A867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126926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46A74122"/>
    <w:multiLevelType w:val="hybridMultilevel"/>
    <w:tmpl w:val="37367BA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74D1B1D"/>
    <w:multiLevelType w:val="hybridMultilevel"/>
    <w:tmpl w:val="F8E4052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6087D1E"/>
    <w:multiLevelType w:val="hybridMultilevel"/>
    <w:tmpl w:val="4350CF1A"/>
    <w:lvl w:ilvl="0" w:tplc="E6587F28">
      <w:start w:val="1"/>
      <w:numFmt w:val="bullet"/>
      <w:pStyle w:val="Liste"/>
      <w:lvlText w:val="-"/>
      <w:lvlJc w:val="left"/>
      <w:pPr>
        <w:tabs>
          <w:tab w:val="num" w:pos="720"/>
        </w:tabs>
        <w:ind w:left="720" w:hanging="360"/>
      </w:pPr>
      <w:rPr>
        <w:sz w:val="16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E652A86"/>
    <w:multiLevelType w:val="hybridMultilevel"/>
    <w:tmpl w:val="0CD0C226"/>
    <w:lvl w:ilvl="0" w:tplc="D7E2B7F0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4"/>
  </w:num>
  <w:num w:numId="3">
    <w:abstractNumId w:val="7"/>
  </w:num>
  <w:num w:numId="4">
    <w:abstractNumId w:val="0"/>
  </w:num>
  <w:num w:numId="5">
    <w:abstractNumId w:val="6"/>
  </w:num>
  <w:num w:numId="6">
    <w:abstractNumId w:val="2"/>
  </w:num>
  <w:num w:numId="7">
    <w:abstractNumId w:val="3"/>
  </w:num>
  <w:num w:numId="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Biological Psychiatr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f0wt0rziafawxexsf45vte6sww5axf02ete&quot;&gt;Endnote&lt;record-ids&gt;&lt;item&gt;28&lt;/item&gt;&lt;item&gt;53&lt;/item&gt;&lt;item&gt;184&lt;/item&gt;&lt;item&gt;260&lt;/item&gt;&lt;item&gt;289&lt;/item&gt;&lt;item&gt;343&lt;/item&gt;&lt;item&gt;494&lt;/item&gt;&lt;item&gt;640&lt;/item&gt;&lt;item&gt;699&lt;/item&gt;&lt;item&gt;792&lt;/item&gt;&lt;item&gt;828&lt;/item&gt;&lt;item&gt;920&lt;/item&gt;&lt;item&gt;1675&lt;/item&gt;&lt;item&gt;1688&lt;/item&gt;&lt;item&gt;1755&lt;/item&gt;&lt;item&gt;1867&lt;/item&gt;&lt;item&gt;1868&lt;/item&gt;&lt;item&gt;1870&lt;/item&gt;&lt;item&gt;1873&lt;/item&gt;&lt;item&gt;1890&lt;/item&gt;&lt;item&gt;2025&lt;/item&gt;&lt;item&gt;2173&lt;/item&gt;&lt;item&gt;2206&lt;/item&gt;&lt;item&gt;2450&lt;/item&gt;&lt;item&gt;2451&lt;/item&gt;&lt;item&gt;2666&lt;/item&gt;&lt;item&gt;3045&lt;/item&gt;&lt;item&gt;3266&lt;/item&gt;&lt;item&gt;3610&lt;/item&gt;&lt;item&gt;3611&lt;/item&gt;&lt;item&gt;3649&lt;/item&gt;&lt;item&gt;3891&lt;/item&gt;&lt;item&gt;3939&lt;/item&gt;&lt;item&gt;3941&lt;/item&gt;&lt;item&gt;3944&lt;/item&gt;&lt;item&gt;3945&lt;/item&gt;&lt;item&gt;4311&lt;/item&gt;&lt;item&gt;4398&lt;/item&gt;&lt;item&gt;4399&lt;/item&gt;&lt;item&gt;4400&lt;/item&gt;&lt;item&gt;4401&lt;/item&gt;&lt;item&gt;4403&lt;/item&gt;&lt;item&gt;4406&lt;/item&gt;&lt;item&gt;4659&lt;/item&gt;&lt;item&gt;4809&lt;/item&gt;&lt;item&gt;6376&lt;/item&gt;&lt;item&gt;7479&lt;/item&gt;&lt;item&gt;7569&lt;/item&gt;&lt;item&gt;7570&lt;/item&gt;&lt;item&gt;7577&lt;/item&gt;&lt;item&gt;7580&lt;/item&gt;&lt;item&gt;7581&lt;/item&gt;&lt;item&gt;7582&lt;/item&gt;&lt;item&gt;7703&lt;/item&gt;&lt;item&gt;7709&lt;/item&gt;&lt;item&gt;7728&lt;/item&gt;&lt;item&gt;7742&lt;/item&gt;&lt;item&gt;7747&lt;/item&gt;&lt;item&gt;7754&lt;/item&gt;&lt;item&gt;7779&lt;/item&gt;&lt;item&gt;7805&lt;/item&gt;&lt;item&gt;7806&lt;/item&gt;&lt;item&gt;7814&lt;/item&gt;&lt;item&gt;7829&lt;/item&gt;&lt;item&gt;7830&lt;/item&gt;&lt;item&gt;7831&lt;/item&gt;&lt;item&gt;7836&lt;/item&gt;&lt;item&gt;7855&lt;/item&gt;&lt;item&gt;7865&lt;/item&gt;&lt;item&gt;8066&lt;/item&gt;&lt;item&gt;8278&lt;/item&gt;&lt;item&gt;8281&lt;/item&gt;&lt;item&gt;8286&lt;/item&gt;&lt;item&gt;8595&lt;/item&gt;&lt;item&gt;8597&lt;/item&gt;&lt;item&gt;8737&lt;/item&gt;&lt;item&gt;8738&lt;/item&gt;&lt;item&gt;9106&lt;/item&gt;&lt;item&gt;9634&lt;/item&gt;&lt;item&gt;9650&lt;/item&gt;&lt;item&gt;9661&lt;/item&gt;&lt;item&gt;9673&lt;/item&gt;&lt;item&gt;9691&lt;/item&gt;&lt;item&gt;9705&lt;/item&gt;&lt;item&gt;9706&lt;/item&gt;&lt;item&gt;9727&lt;/item&gt;&lt;item&gt;9788&lt;/item&gt;&lt;item&gt;10180&lt;/item&gt;&lt;item&gt;10473&lt;/item&gt;&lt;item&gt;10510&lt;/item&gt;&lt;item&gt;10512&lt;/item&gt;&lt;item&gt;13490&lt;/item&gt;&lt;/record-ids&gt;&lt;/item&gt;&lt;/Libraries&gt;"/>
  </w:docVars>
  <w:rsids>
    <w:rsidRoot w:val="00C8764A"/>
    <w:rsid w:val="0003402B"/>
    <w:rsid w:val="000E2CC8"/>
    <w:rsid w:val="001E3B40"/>
    <w:rsid w:val="00200349"/>
    <w:rsid w:val="002C614E"/>
    <w:rsid w:val="002D1A89"/>
    <w:rsid w:val="002D70FB"/>
    <w:rsid w:val="005A6171"/>
    <w:rsid w:val="005A68C4"/>
    <w:rsid w:val="0064690F"/>
    <w:rsid w:val="006E76CE"/>
    <w:rsid w:val="00732168"/>
    <w:rsid w:val="00751F14"/>
    <w:rsid w:val="0083391C"/>
    <w:rsid w:val="00A11410"/>
    <w:rsid w:val="00AD426C"/>
    <w:rsid w:val="00B506A6"/>
    <w:rsid w:val="00C8764A"/>
    <w:rsid w:val="00DA14BA"/>
    <w:rsid w:val="00DB41A0"/>
    <w:rsid w:val="00E715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AC6118E"/>
  <w15:docId w15:val="{055647C2-DD4F-4C0F-B632-2B1418F0B9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03402B"/>
    <w:pPr>
      <w:spacing w:after="200" w:line="360" w:lineRule="auto"/>
    </w:pPr>
    <w:rPr>
      <w:sz w:val="24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03402B"/>
    <w:pPr>
      <w:keepNext/>
      <w:keepLines/>
      <w:pageBreakBefore/>
      <w:spacing w:before="480" w:after="480"/>
      <w:outlineLvl w:val="0"/>
    </w:pPr>
    <w:rPr>
      <w:rFonts w:asciiTheme="majorHAnsi" w:eastAsia="Times New Roman" w:hAnsiTheme="majorHAnsi" w:cstheme="minorHAnsi"/>
      <w:b/>
      <w:color w:val="000000"/>
      <w:sz w:val="32"/>
      <w:szCs w:val="32"/>
      <w:lang w:val="en-US" w:eastAsia="de-DE"/>
    </w:rPr>
  </w:style>
  <w:style w:type="paragraph" w:styleId="berschrift2">
    <w:name w:val="heading 2"/>
    <w:basedOn w:val="Standard"/>
    <w:next w:val="Standard"/>
    <w:link w:val="berschrift2Zchn"/>
    <w:uiPriority w:val="9"/>
    <w:qFormat/>
    <w:rsid w:val="000E2CC8"/>
    <w:pPr>
      <w:keepNext/>
      <w:keepLines/>
      <w:spacing w:before="360" w:after="240"/>
      <w:outlineLvl w:val="1"/>
    </w:pPr>
    <w:rPr>
      <w:rFonts w:ascii="Times New Roman" w:eastAsiaTheme="majorEastAsia" w:hAnsi="Times New Roman" w:cstheme="majorBidi"/>
      <w:b/>
      <w:szCs w:val="26"/>
      <w:lang w:val="en-US"/>
    </w:rPr>
  </w:style>
  <w:style w:type="paragraph" w:styleId="berschrift3">
    <w:name w:val="heading 3"/>
    <w:basedOn w:val="Standard"/>
    <w:next w:val="Standard"/>
    <w:link w:val="berschrift3Zchn"/>
    <w:uiPriority w:val="9"/>
    <w:qFormat/>
    <w:rsid w:val="0003402B"/>
    <w:pPr>
      <w:keepNext/>
      <w:keepLines/>
      <w:spacing w:before="360" w:after="240"/>
      <w:outlineLvl w:val="2"/>
    </w:pPr>
    <w:rPr>
      <w:rFonts w:asciiTheme="majorHAnsi" w:eastAsiaTheme="majorEastAsia" w:hAnsiTheme="majorHAnsi" w:cstheme="majorBidi"/>
      <w:color w:val="1F4D78" w:themeColor="accent1" w:themeShade="7F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qFormat/>
    <w:rsid w:val="0003402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qFormat/>
    <w:rsid w:val="0003402B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6">
    <w:name w:val="heading 6"/>
    <w:basedOn w:val="Standard"/>
    <w:next w:val="Standard"/>
    <w:link w:val="berschrift6Zchn"/>
    <w:uiPriority w:val="9"/>
    <w:qFormat/>
    <w:rsid w:val="0003402B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03402B"/>
    <w:rPr>
      <w:rFonts w:asciiTheme="majorHAnsi" w:eastAsia="Times New Roman" w:hAnsiTheme="majorHAnsi" w:cstheme="minorHAnsi"/>
      <w:b/>
      <w:color w:val="000000"/>
      <w:sz w:val="32"/>
      <w:szCs w:val="32"/>
      <w:lang w:val="en-US" w:eastAsia="de-DE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0E2CC8"/>
    <w:rPr>
      <w:rFonts w:ascii="Times New Roman" w:eastAsiaTheme="majorEastAsia" w:hAnsi="Times New Roman" w:cstheme="majorBidi"/>
      <w:b/>
      <w:sz w:val="24"/>
      <w:szCs w:val="26"/>
      <w:lang w:val="en-US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03402B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03402B"/>
    <w:rPr>
      <w:rFonts w:asciiTheme="majorHAnsi" w:eastAsiaTheme="majorEastAsia" w:hAnsiTheme="majorHAnsi" w:cstheme="majorBidi"/>
      <w:i/>
      <w:iCs/>
      <w:color w:val="2E74B5" w:themeColor="accent1" w:themeShade="BF"/>
      <w:sz w:val="24"/>
    </w:rPr>
  </w:style>
  <w:style w:type="character" w:customStyle="1" w:styleId="berschrift5Zchn">
    <w:name w:val="Überschrift 5 Zchn"/>
    <w:basedOn w:val="Absatz-Standardschriftart"/>
    <w:link w:val="berschrift5"/>
    <w:uiPriority w:val="9"/>
    <w:rsid w:val="0003402B"/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character" w:customStyle="1" w:styleId="berschrift6Zchn">
    <w:name w:val="Überschrift 6 Zchn"/>
    <w:basedOn w:val="Absatz-Standardschriftart"/>
    <w:link w:val="berschrift6"/>
    <w:uiPriority w:val="9"/>
    <w:rsid w:val="0003402B"/>
    <w:rPr>
      <w:rFonts w:asciiTheme="majorHAnsi" w:eastAsiaTheme="majorEastAsia" w:hAnsiTheme="majorHAnsi" w:cstheme="majorBidi"/>
      <w:i/>
      <w:iCs/>
      <w:color w:val="1F4D78" w:themeColor="accent1" w:themeShade="7F"/>
      <w:sz w:val="24"/>
    </w:rPr>
  </w:style>
  <w:style w:type="paragraph" w:customStyle="1" w:styleId="LL-TextinTabelle">
    <w:name w:val="LL - Text in Tabelle"/>
    <w:basedOn w:val="Standard"/>
    <w:next w:val="Standard"/>
    <w:link w:val="LL-TextinTabelleZchn"/>
    <w:uiPriority w:val="99"/>
    <w:rsid w:val="0003402B"/>
    <w:pPr>
      <w:spacing w:after="0" w:line="240" w:lineRule="auto"/>
    </w:pPr>
    <w:rPr>
      <w:rFonts w:ascii="Cambria" w:eastAsia="Times New Roman" w:hAnsi="Cambria" w:cs="Times New Roman"/>
      <w:sz w:val="18"/>
      <w:lang w:val="en-US"/>
    </w:rPr>
  </w:style>
  <w:style w:type="character" w:customStyle="1" w:styleId="LL-TextinTabelleZchn">
    <w:name w:val="LL - Text in Tabelle Zchn"/>
    <w:basedOn w:val="Absatz-Standardschriftart"/>
    <w:link w:val="LL-TextinTabelle"/>
    <w:uiPriority w:val="99"/>
    <w:rsid w:val="0003402B"/>
    <w:rPr>
      <w:rFonts w:ascii="Cambria" w:eastAsia="Times New Roman" w:hAnsi="Cambria" w:cs="Times New Roman"/>
      <w:sz w:val="18"/>
      <w:lang w:val="en-US"/>
    </w:rPr>
  </w:style>
  <w:style w:type="character" w:styleId="Hyperlink">
    <w:name w:val="Hyperlink"/>
    <w:basedOn w:val="Absatz-Standardschriftart"/>
    <w:uiPriority w:val="99"/>
    <w:unhideWhenUsed/>
    <w:rsid w:val="0003402B"/>
    <w:rPr>
      <w:color w:val="0563C1" w:themeColor="hyperlink"/>
      <w:u w:val="single"/>
    </w:rPr>
  </w:style>
  <w:style w:type="paragraph" w:styleId="Beschriftung">
    <w:name w:val="caption"/>
    <w:basedOn w:val="Standard"/>
    <w:next w:val="Standard"/>
    <w:uiPriority w:val="35"/>
    <w:unhideWhenUsed/>
    <w:qFormat/>
    <w:rsid w:val="000E2CC8"/>
    <w:pPr>
      <w:keepNext/>
      <w:spacing w:line="240" w:lineRule="auto"/>
    </w:pPr>
    <w:rPr>
      <w:rFonts w:ascii="Times New Roman" w:hAnsi="Times New Roman"/>
      <w:b/>
      <w:bCs/>
      <w:sz w:val="20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03402B"/>
    <w:rPr>
      <w:rFonts w:ascii="Tahoma" w:hAnsi="Tahoma" w:cs="Tahoma"/>
      <w:sz w:val="16"/>
      <w:szCs w:val="16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03402B"/>
    <w:pPr>
      <w:spacing w:after="0" w:line="240" w:lineRule="auto"/>
    </w:pPr>
    <w:rPr>
      <w:rFonts w:ascii="Tahoma" w:hAnsi="Tahoma" w:cs="Tahoma"/>
      <w:sz w:val="16"/>
      <w:szCs w:val="16"/>
    </w:rPr>
  </w:style>
  <w:style w:type="paragraph" w:styleId="Listenabsatz">
    <w:name w:val="List Paragraph"/>
    <w:basedOn w:val="Standard"/>
    <w:uiPriority w:val="34"/>
    <w:qFormat/>
    <w:rsid w:val="0003402B"/>
    <w:pPr>
      <w:numPr>
        <w:numId w:val="8"/>
      </w:numPr>
      <w:contextualSpacing/>
    </w:pPr>
    <w:rPr>
      <w:szCs w:val="24"/>
    </w:rPr>
  </w:style>
  <w:style w:type="paragraph" w:styleId="Liste">
    <w:name w:val="List"/>
    <w:basedOn w:val="Standard"/>
    <w:rsid w:val="0003402B"/>
    <w:pPr>
      <w:numPr>
        <w:numId w:val="5"/>
      </w:numPr>
      <w:spacing w:after="0" w:line="240" w:lineRule="auto"/>
    </w:pPr>
    <w:rPr>
      <w:rFonts w:ascii="Book Antiqua" w:eastAsia="Times New Roman" w:hAnsi="Book Antiqua" w:cs="Times New Roman"/>
      <w:szCs w:val="24"/>
      <w:lang w:eastAsia="de-DE"/>
    </w:rPr>
  </w:style>
  <w:style w:type="paragraph" w:styleId="Textkrper">
    <w:name w:val="Body Text"/>
    <w:basedOn w:val="Standard"/>
    <w:link w:val="TextkrperZchn"/>
    <w:rsid w:val="0003402B"/>
    <w:pPr>
      <w:spacing w:after="120"/>
      <w:jc w:val="both"/>
    </w:pPr>
    <w:rPr>
      <w:rFonts w:asciiTheme="majorBidi" w:eastAsia="Times New Roman" w:hAnsiTheme="majorBidi" w:cs="Times New Roman"/>
      <w:szCs w:val="20"/>
      <w:lang w:val="en-GB" w:eastAsia="de-DE"/>
    </w:rPr>
  </w:style>
  <w:style w:type="character" w:customStyle="1" w:styleId="TextkrperZchn">
    <w:name w:val="Textkörper Zchn"/>
    <w:basedOn w:val="Absatz-Standardschriftart"/>
    <w:link w:val="Textkrper"/>
    <w:rsid w:val="0003402B"/>
    <w:rPr>
      <w:rFonts w:asciiTheme="majorBidi" w:eastAsia="Times New Roman" w:hAnsiTheme="majorBidi" w:cs="Times New Roman"/>
      <w:sz w:val="24"/>
      <w:szCs w:val="20"/>
      <w:lang w:val="en-GB" w:eastAsia="de-DE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03402B"/>
    <w:pPr>
      <w:outlineLvl w:val="9"/>
    </w:pPr>
    <w:rPr>
      <w:b w:val="0"/>
      <w:bCs/>
      <w:sz w:val="28"/>
      <w:szCs w:val="28"/>
    </w:rPr>
  </w:style>
  <w:style w:type="paragraph" w:styleId="Verzeichnis2">
    <w:name w:val="toc 2"/>
    <w:basedOn w:val="Standard"/>
    <w:next w:val="Standard"/>
    <w:autoRedefine/>
    <w:uiPriority w:val="39"/>
    <w:unhideWhenUsed/>
    <w:qFormat/>
    <w:rsid w:val="0003402B"/>
    <w:pPr>
      <w:spacing w:after="0"/>
      <w:ind w:left="240"/>
    </w:pPr>
    <w:rPr>
      <w:b/>
      <w:bCs/>
      <w:sz w:val="22"/>
    </w:rPr>
  </w:style>
  <w:style w:type="paragraph" w:styleId="Verzeichnis1">
    <w:name w:val="toc 1"/>
    <w:basedOn w:val="Standard"/>
    <w:next w:val="Standard"/>
    <w:autoRedefine/>
    <w:uiPriority w:val="39"/>
    <w:unhideWhenUsed/>
    <w:qFormat/>
    <w:rsid w:val="0003402B"/>
    <w:pPr>
      <w:spacing w:before="120" w:after="0"/>
    </w:pPr>
    <w:rPr>
      <w:b/>
      <w:bCs/>
      <w:szCs w:val="24"/>
    </w:rPr>
  </w:style>
  <w:style w:type="paragraph" w:styleId="Verzeichnis3">
    <w:name w:val="toc 3"/>
    <w:basedOn w:val="Standard"/>
    <w:next w:val="Standard"/>
    <w:autoRedefine/>
    <w:uiPriority w:val="39"/>
    <w:unhideWhenUsed/>
    <w:qFormat/>
    <w:rsid w:val="0003402B"/>
    <w:pPr>
      <w:spacing w:after="0"/>
      <w:ind w:left="480"/>
    </w:pPr>
    <w:rPr>
      <w:sz w:val="22"/>
    </w:rPr>
  </w:style>
  <w:style w:type="paragraph" w:customStyle="1" w:styleId="EndNoteBibliographyTitle">
    <w:name w:val="EndNote Bibliography Title"/>
    <w:basedOn w:val="Standard"/>
    <w:link w:val="EndNoteBibliographyTitleZchn"/>
    <w:rsid w:val="0003402B"/>
    <w:pPr>
      <w:spacing w:after="0"/>
      <w:jc w:val="center"/>
    </w:pPr>
    <w:rPr>
      <w:rFonts w:ascii="Calibri" w:eastAsia="Times New Roman" w:hAnsi="Calibri" w:cs="Calibri"/>
      <w:noProof/>
      <w:lang w:val="en-US"/>
    </w:rPr>
  </w:style>
  <w:style w:type="character" w:customStyle="1" w:styleId="EndNoteBibliographyTitleZchn">
    <w:name w:val="EndNote Bibliography Title Zchn"/>
    <w:basedOn w:val="LL-TextinTabelleZchn"/>
    <w:link w:val="EndNoteBibliographyTitle"/>
    <w:rsid w:val="0003402B"/>
    <w:rPr>
      <w:rFonts w:ascii="Calibri" w:eastAsia="Times New Roman" w:hAnsi="Calibri" w:cs="Calibri"/>
      <w:noProof/>
      <w:sz w:val="24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03402B"/>
    <w:pPr>
      <w:spacing w:line="240" w:lineRule="auto"/>
    </w:pPr>
    <w:rPr>
      <w:rFonts w:ascii="Calibri" w:eastAsia="Times New Roman" w:hAnsi="Calibri" w:cs="Calibri"/>
      <w:noProof/>
      <w:lang w:val="en-US"/>
    </w:rPr>
  </w:style>
  <w:style w:type="character" w:customStyle="1" w:styleId="EndNoteBibliographyZchn">
    <w:name w:val="EndNote Bibliography Zchn"/>
    <w:basedOn w:val="LL-TextinTabelleZchn"/>
    <w:link w:val="EndNoteBibliography"/>
    <w:rsid w:val="0003402B"/>
    <w:rPr>
      <w:rFonts w:ascii="Calibri" w:eastAsia="Times New Roman" w:hAnsi="Calibri" w:cs="Calibri"/>
      <w:noProof/>
      <w:sz w:val="24"/>
      <w:lang w:val="en-US"/>
    </w:rPr>
  </w:style>
  <w:style w:type="paragraph" w:styleId="Untertitel">
    <w:name w:val="Subtitle"/>
    <w:basedOn w:val="Standard"/>
    <w:next w:val="Standard"/>
    <w:link w:val="UntertitelZchn"/>
    <w:uiPriority w:val="11"/>
    <w:rsid w:val="0003402B"/>
    <w:pPr>
      <w:numPr>
        <w:ilvl w:val="1"/>
      </w:numPr>
    </w:pPr>
    <w:rPr>
      <w:rFonts w:asciiTheme="majorHAnsi" w:eastAsiaTheme="majorEastAsia" w:hAnsiTheme="majorHAnsi" w:cstheme="majorBidi"/>
      <w:i/>
      <w:iCs/>
      <w:color w:val="5B9BD5" w:themeColor="accent1"/>
      <w:spacing w:val="15"/>
      <w:szCs w:val="24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03402B"/>
    <w:rPr>
      <w:rFonts w:asciiTheme="majorHAnsi" w:eastAsiaTheme="majorEastAsia" w:hAnsiTheme="majorHAnsi" w:cstheme="majorBidi"/>
      <w:i/>
      <w:iCs/>
      <w:color w:val="5B9BD5" w:themeColor="accent1"/>
      <w:spacing w:val="15"/>
      <w:sz w:val="24"/>
      <w:szCs w:val="24"/>
    </w:rPr>
  </w:style>
  <w:style w:type="character" w:styleId="Hervorhebung">
    <w:name w:val="Emphasis"/>
    <w:basedOn w:val="Absatz-Standardschriftart"/>
    <w:uiPriority w:val="20"/>
    <w:rsid w:val="0003402B"/>
    <w:rPr>
      <w:i/>
      <w:iCs/>
    </w:rPr>
  </w:style>
  <w:style w:type="character" w:styleId="IntensiveHervorhebung">
    <w:name w:val="Intense Emphasis"/>
    <w:basedOn w:val="Absatz-Standardschriftart"/>
    <w:uiPriority w:val="21"/>
    <w:rsid w:val="0003402B"/>
    <w:rPr>
      <w:b/>
      <w:bCs/>
      <w:i/>
      <w:iCs/>
      <w:color w:val="5B9BD5" w:themeColor="accent1"/>
    </w:rPr>
  </w:style>
  <w:style w:type="character" w:styleId="Fett">
    <w:name w:val="Strong"/>
    <w:basedOn w:val="Absatz-Standardschriftart"/>
    <w:uiPriority w:val="22"/>
    <w:rsid w:val="0003402B"/>
    <w:rPr>
      <w:b/>
      <w:bCs/>
    </w:rPr>
  </w:style>
  <w:style w:type="character" w:styleId="SchwacherVerweis">
    <w:name w:val="Subtle Reference"/>
    <w:basedOn w:val="Absatz-Standardschriftart"/>
    <w:uiPriority w:val="31"/>
    <w:rsid w:val="0003402B"/>
    <w:rPr>
      <w:smallCaps/>
      <w:color w:val="ED7D31" w:themeColor="accent2"/>
      <w:u w:val="single"/>
    </w:rPr>
  </w:style>
  <w:style w:type="paragraph" w:styleId="Zitat">
    <w:name w:val="Quote"/>
    <w:basedOn w:val="Standard"/>
    <w:next w:val="Standard"/>
    <w:link w:val="ZitatZchn"/>
    <w:uiPriority w:val="29"/>
    <w:rsid w:val="0003402B"/>
    <w:rPr>
      <w:i/>
      <w:iCs/>
      <w:color w:val="000000" w:themeColor="text1"/>
    </w:rPr>
  </w:style>
  <w:style w:type="character" w:customStyle="1" w:styleId="ZitatZchn">
    <w:name w:val="Zitat Zchn"/>
    <w:basedOn w:val="Absatz-Standardschriftart"/>
    <w:link w:val="Zitat"/>
    <w:uiPriority w:val="29"/>
    <w:rsid w:val="0003402B"/>
    <w:rPr>
      <w:i/>
      <w:iCs/>
      <w:color w:val="000000" w:themeColor="text1"/>
      <w:sz w:val="24"/>
    </w:rPr>
  </w:style>
  <w:style w:type="character" w:styleId="IntensiverVerweis">
    <w:name w:val="Intense Reference"/>
    <w:basedOn w:val="Absatz-Standardschriftart"/>
    <w:uiPriority w:val="32"/>
    <w:rsid w:val="0003402B"/>
    <w:rPr>
      <w:b/>
      <w:bCs/>
      <w:smallCaps/>
      <w:color w:val="ED7D31" w:themeColor="accent2"/>
      <w:spacing w:val="5"/>
      <w:u w:val="single"/>
    </w:rPr>
  </w:style>
  <w:style w:type="character" w:styleId="Buchtitel">
    <w:name w:val="Book Title"/>
    <w:basedOn w:val="Absatz-Standardschriftart"/>
    <w:uiPriority w:val="33"/>
    <w:rsid w:val="0003402B"/>
    <w:rPr>
      <w:b/>
      <w:bCs/>
      <w:smallCaps/>
      <w:spacing w:val="5"/>
    </w:rPr>
  </w:style>
  <w:style w:type="paragraph" w:styleId="Titel">
    <w:name w:val="Title"/>
    <w:basedOn w:val="Standard"/>
    <w:next w:val="Standard"/>
    <w:link w:val="TitelZchn"/>
    <w:uiPriority w:val="10"/>
    <w:rsid w:val="0003402B"/>
    <w:pPr>
      <w:pBdr>
        <w:bottom w:val="single" w:sz="8" w:space="4" w:color="5B9BD5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03402B"/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paragraph" w:styleId="Verzeichnis4">
    <w:name w:val="toc 4"/>
    <w:basedOn w:val="Standard"/>
    <w:next w:val="Standard"/>
    <w:autoRedefine/>
    <w:uiPriority w:val="39"/>
    <w:unhideWhenUsed/>
    <w:rsid w:val="0003402B"/>
    <w:pPr>
      <w:spacing w:after="0"/>
      <w:ind w:left="720"/>
    </w:pPr>
    <w:rPr>
      <w:sz w:val="20"/>
      <w:szCs w:val="20"/>
    </w:rPr>
  </w:style>
  <w:style w:type="paragraph" w:styleId="Verzeichnis5">
    <w:name w:val="toc 5"/>
    <w:basedOn w:val="Standard"/>
    <w:next w:val="Standard"/>
    <w:autoRedefine/>
    <w:uiPriority w:val="39"/>
    <w:unhideWhenUsed/>
    <w:rsid w:val="0003402B"/>
    <w:pPr>
      <w:spacing w:after="0"/>
      <w:ind w:left="960"/>
    </w:pPr>
    <w:rPr>
      <w:sz w:val="20"/>
      <w:szCs w:val="20"/>
    </w:rPr>
  </w:style>
  <w:style w:type="paragraph" w:styleId="Verzeichnis6">
    <w:name w:val="toc 6"/>
    <w:basedOn w:val="Standard"/>
    <w:next w:val="Standard"/>
    <w:autoRedefine/>
    <w:uiPriority w:val="39"/>
    <w:unhideWhenUsed/>
    <w:rsid w:val="0003402B"/>
    <w:pPr>
      <w:spacing w:after="0"/>
      <w:ind w:left="1200"/>
    </w:pPr>
    <w:rPr>
      <w:sz w:val="20"/>
      <w:szCs w:val="20"/>
    </w:rPr>
  </w:style>
  <w:style w:type="paragraph" w:styleId="Verzeichnis7">
    <w:name w:val="toc 7"/>
    <w:basedOn w:val="Standard"/>
    <w:next w:val="Standard"/>
    <w:autoRedefine/>
    <w:uiPriority w:val="39"/>
    <w:unhideWhenUsed/>
    <w:rsid w:val="0003402B"/>
    <w:pPr>
      <w:spacing w:after="0"/>
      <w:ind w:left="1440"/>
    </w:pPr>
    <w:rPr>
      <w:sz w:val="20"/>
      <w:szCs w:val="20"/>
    </w:rPr>
  </w:style>
  <w:style w:type="paragraph" w:styleId="Verzeichnis8">
    <w:name w:val="toc 8"/>
    <w:basedOn w:val="Standard"/>
    <w:next w:val="Standard"/>
    <w:autoRedefine/>
    <w:uiPriority w:val="39"/>
    <w:unhideWhenUsed/>
    <w:rsid w:val="0003402B"/>
    <w:pPr>
      <w:spacing w:after="0"/>
      <w:ind w:left="1680"/>
    </w:pPr>
    <w:rPr>
      <w:sz w:val="20"/>
      <w:szCs w:val="20"/>
    </w:rPr>
  </w:style>
  <w:style w:type="paragraph" w:styleId="Verzeichnis9">
    <w:name w:val="toc 9"/>
    <w:basedOn w:val="Standard"/>
    <w:next w:val="Standard"/>
    <w:autoRedefine/>
    <w:uiPriority w:val="39"/>
    <w:unhideWhenUsed/>
    <w:rsid w:val="0003402B"/>
    <w:pPr>
      <w:spacing w:after="0"/>
      <w:ind w:left="1920"/>
    </w:pPr>
    <w:rPr>
      <w:sz w:val="20"/>
      <w:szCs w:val="20"/>
    </w:rPr>
  </w:style>
  <w:style w:type="paragraph" w:customStyle="1" w:styleId="xl64">
    <w:name w:val="xl64"/>
    <w:basedOn w:val="Standard"/>
    <w:rsid w:val="0003402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  <w:lang w:eastAsia="de-DE"/>
    </w:rPr>
  </w:style>
  <w:style w:type="paragraph" w:customStyle="1" w:styleId="xl65">
    <w:name w:val="xl65"/>
    <w:basedOn w:val="Standard"/>
    <w:rsid w:val="0003402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Cs w:val="24"/>
      <w:lang w:eastAsia="de-DE"/>
    </w:rPr>
  </w:style>
  <w:style w:type="paragraph" w:customStyle="1" w:styleId="xl66">
    <w:name w:val="xl66"/>
    <w:basedOn w:val="Standard"/>
    <w:rsid w:val="0003402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  <w:lang w:eastAsia="de-DE"/>
    </w:rPr>
  </w:style>
  <w:style w:type="paragraph" w:customStyle="1" w:styleId="xl67">
    <w:name w:val="xl67"/>
    <w:basedOn w:val="Standard"/>
    <w:rsid w:val="0003402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  <w:lang w:eastAsia="de-DE"/>
    </w:rPr>
  </w:style>
  <w:style w:type="paragraph" w:styleId="Kopfzeile">
    <w:name w:val="header"/>
    <w:basedOn w:val="Standard"/>
    <w:link w:val="KopfzeileZchn"/>
    <w:uiPriority w:val="99"/>
    <w:unhideWhenUsed/>
    <w:rsid w:val="0003402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03402B"/>
    <w:rPr>
      <w:sz w:val="24"/>
    </w:rPr>
  </w:style>
  <w:style w:type="paragraph" w:styleId="Fuzeile">
    <w:name w:val="footer"/>
    <w:basedOn w:val="Standard"/>
    <w:link w:val="FuzeileZchn"/>
    <w:uiPriority w:val="99"/>
    <w:unhideWhenUsed/>
    <w:rsid w:val="0003402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03402B"/>
    <w:rPr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14224</Words>
  <Characters>89612</Characters>
  <Application>Microsoft Office Word</Application>
  <DocSecurity>0</DocSecurity>
  <Lines>746</Lines>
  <Paragraphs>20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036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Bandelow</dc:creator>
  <cp:lastModifiedBy>Bandelow</cp:lastModifiedBy>
  <cp:revision>3</cp:revision>
  <dcterms:created xsi:type="dcterms:W3CDTF">2017-12-21T10:35:00Z</dcterms:created>
  <dcterms:modified xsi:type="dcterms:W3CDTF">2017-12-23T12:20:00Z</dcterms:modified>
</cp:coreProperties>
</file>